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7088" w:type="dxa"/>
        <w:tblLook w:val="04A0" w:firstRow="1" w:lastRow="0" w:firstColumn="1" w:lastColumn="0" w:noHBand="0" w:noVBand="1"/>
      </w:tblPr>
      <w:tblGrid>
        <w:gridCol w:w="5670"/>
        <w:gridCol w:w="1418"/>
      </w:tblGrid>
      <w:tr w:rsidR="00B42D7A" w:rsidRPr="00B0574C" w14:paraId="744284B1" w14:textId="77777777" w:rsidTr="00C92D70">
        <w:trPr>
          <w:trHeight w:val="20"/>
        </w:trPr>
        <w:tc>
          <w:tcPr>
            <w:tcW w:w="5670" w:type="dxa"/>
            <w:vAlign w:val="bottom"/>
          </w:tcPr>
          <w:p w14:paraId="37B1BFB5" w14:textId="77777777" w:rsidR="00B42D7A" w:rsidRDefault="00B42D7A" w:rsidP="00C92D70"/>
          <w:p w14:paraId="39145DCB" w14:textId="77777777" w:rsidR="00B42D7A" w:rsidRPr="00B0574C" w:rsidRDefault="00B42D7A" w:rsidP="00C92D70"/>
          <w:p w14:paraId="5D5F02D2" w14:textId="77777777" w:rsidR="00B42D7A" w:rsidRPr="00F960E8" w:rsidRDefault="00D775FB" w:rsidP="00C92D70">
            <w:pPr>
              <w:jc w:val="left"/>
              <w:rPr>
                <w:b/>
                <w:smallCaps/>
                <w:color w:val="006A8E"/>
                <w:sz w:val="28"/>
                <w:szCs w:val="28"/>
              </w:rPr>
            </w:pPr>
            <w:r>
              <w:rPr>
                <w:b/>
                <w:smallCaps/>
                <w:color w:val="006A8E"/>
                <w:sz w:val="28"/>
                <w:szCs w:val="28"/>
              </w:rPr>
              <w:t>Naslov</w:t>
            </w:r>
          </w:p>
        </w:tc>
        <w:tc>
          <w:tcPr>
            <w:tcW w:w="1418" w:type="dxa"/>
            <w:vMerge w:val="restart"/>
            <w:vAlign w:val="bottom"/>
          </w:tcPr>
          <w:p w14:paraId="20FC1678" w14:textId="77777777" w:rsidR="00B42D7A" w:rsidRDefault="00B42D7A" w:rsidP="00C92D70">
            <w:pPr>
              <w:jc w:val="left"/>
              <w:rPr>
                <w:b/>
                <w:color w:val="006A8E"/>
                <w:sz w:val="16"/>
                <w:szCs w:val="20"/>
              </w:rPr>
            </w:pPr>
            <w:r w:rsidRPr="00FC3FE9">
              <w:rPr>
                <w:b/>
                <w:color w:val="006A8E"/>
                <w:sz w:val="16"/>
                <w:szCs w:val="20"/>
              </w:rPr>
              <w:t>K</w:t>
            </w:r>
            <w:r w:rsidR="00336235">
              <w:rPr>
                <w:b/>
                <w:color w:val="006A8E"/>
                <w:sz w:val="16"/>
                <w:szCs w:val="20"/>
              </w:rPr>
              <w:t>ljučne besede</w:t>
            </w:r>
            <w:r w:rsidRPr="00FC3FE9">
              <w:rPr>
                <w:b/>
                <w:color w:val="006A8E"/>
                <w:sz w:val="16"/>
                <w:szCs w:val="20"/>
              </w:rPr>
              <w:t>:</w:t>
            </w:r>
          </w:p>
          <w:p w14:paraId="01F6CDD1" w14:textId="467873F6" w:rsidR="00B42D7A" w:rsidRPr="00275969" w:rsidRDefault="00336235" w:rsidP="00C92D70">
            <w:pPr>
              <w:jc w:val="left"/>
              <w:rPr>
                <w:rFonts w:eastAsia="Times New Roman"/>
                <w:sz w:val="16"/>
                <w:szCs w:val="16"/>
                <w:lang w:eastAsia="hu-HU"/>
              </w:rPr>
            </w:pPr>
            <w:r w:rsidRPr="00275969">
              <w:rPr>
                <w:sz w:val="16"/>
                <w:szCs w:val="16"/>
              </w:rPr>
              <w:t>ključna beseda</w:t>
            </w:r>
            <w:r w:rsidRPr="00275969">
              <w:rPr>
                <w:rFonts w:eastAsia="Times New Roman"/>
                <w:sz w:val="16"/>
                <w:szCs w:val="16"/>
                <w:lang w:eastAsia="hu-HU"/>
              </w:rPr>
              <w:t>,</w:t>
            </w:r>
            <w:r w:rsidRPr="00275969">
              <w:rPr>
                <w:rFonts w:eastAsia="Times New Roman"/>
                <w:sz w:val="16"/>
                <w:szCs w:val="16"/>
                <w:lang w:eastAsia="hu-HU"/>
              </w:rPr>
              <w:br/>
            </w:r>
            <w:r w:rsidRPr="00275969">
              <w:rPr>
                <w:sz w:val="16"/>
                <w:szCs w:val="16"/>
              </w:rPr>
              <w:t>ključna beseda,</w:t>
            </w:r>
            <w:r w:rsidRPr="00275969">
              <w:rPr>
                <w:sz w:val="16"/>
                <w:szCs w:val="16"/>
              </w:rPr>
              <w:br/>
              <w:t>ključna beseda,</w:t>
            </w:r>
            <w:r w:rsidRPr="00275969">
              <w:rPr>
                <w:sz w:val="16"/>
                <w:szCs w:val="16"/>
              </w:rPr>
              <w:br/>
              <w:t>ključna beseda,</w:t>
            </w:r>
            <w:r w:rsidRPr="00275969">
              <w:rPr>
                <w:sz w:val="16"/>
                <w:szCs w:val="16"/>
              </w:rPr>
              <w:br/>
              <w:t>ključna beseda</w:t>
            </w:r>
          </w:p>
        </w:tc>
      </w:tr>
      <w:tr w:rsidR="00B42D7A" w:rsidRPr="0014702A" w14:paraId="299ED4D0" w14:textId="77777777" w:rsidTr="00C92D70">
        <w:trPr>
          <w:trHeight w:val="20"/>
        </w:trPr>
        <w:tc>
          <w:tcPr>
            <w:tcW w:w="5670" w:type="dxa"/>
          </w:tcPr>
          <w:p w14:paraId="36E97C3B" w14:textId="77777777" w:rsidR="00B42D7A" w:rsidRPr="0014702A" w:rsidRDefault="00B42D7A" w:rsidP="00C92D70">
            <w:pPr>
              <w:spacing w:line="240" w:lineRule="auto"/>
              <w:rPr>
                <w:sz w:val="16"/>
                <w:szCs w:val="16"/>
              </w:rPr>
            </w:pPr>
          </w:p>
        </w:tc>
        <w:tc>
          <w:tcPr>
            <w:tcW w:w="1418" w:type="dxa"/>
            <w:vMerge/>
          </w:tcPr>
          <w:p w14:paraId="364FACA4" w14:textId="77777777" w:rsidR="00B42D7A" w:rsidRPr="0014702A" w:rsidRDefault="00B42D7A" w:rsidP="00C92D70">
            <w:pPr>
              <w:rPr>
                <w:sz w:val="18"/>
                <w:szCs w:val="16"/>
              </w:rPr>
            </w:pPr>
          </w:p>
        </w:tc>
      </w:tr>
      <w:tr w:rsidR="00B42D7A" w:rsidRPr="002B2DD3" w14:paraId="28DA3AEE" w14:textId="77777777" w:rsidTr="00C92D70">
        <w:trPr>
          <w:trHeight w:val="20"/>
        </w:trPr>
        <w:tc>
          <w:tcPr>
            <w:tcW w:w="5670" w:type="dxa"/>
          </w:tcPr>
          <w:p w14:paraId="4D57031B" w14:textId="1B36FB6D" w:rsidR="00B42D7A" w:rsidRPr="00E32A17" w:rsidRDefault="00D775FB" w:rsidP="00C92D70">
            <w:pPr>
              <w:ind w:left="708" w:hanging="708"/>
              <w:rPr>
                <w:smallCaps/>
                <w:sz w:val="24"/>
                <w:szCs w:val="18"/>
                <w:vertAlign w:val="superscript"/>
                <w:lang w:val="en-US"/>
              </w:rPr>
            </w:pPr>
            <w:r>
              <w:rPr>
                <w:smallCaps/>
                <w:sz w:val="24"/>
                <w:szCs w:val="18"/>
                <w:lang w:val="en-US"/>
              </w:rPr>
              <w:t>Ime Priimek</w:t>
            </w:r>
            <w:r w:rsidR="00FF4DE2">
              <w:rPr>
                <w:smallCaps/>
                <w:sz w:val="24"/>
                <w:szCs w:val="18"/>
                <w:lang w:val="en-US"/>
              </w:rPr>
              <w:t>,</w:t>
            </w:r>
            <w:r w:rsidR="00B42D7A">
              <w:rPr>
                <w:smallCaps/>
                <w:sz w:val="24"/>
                <w:szCs w:val="18"/>
                <w:vertAlign w:val="superscript"/>
                <w:lang w:val="en-US"/>
              </w:rPr>
              <w:t>1</w:t>
            </w:r>
            <w:r w:rsidR="00B42D7A">
              <w:rPr>
                <w:smallCaps/>
                <w:sz w:val="24"/>
                <w:szCs w:val="18"/>
                <w:lang w:val="en-US"/>
              </w:rPr>
              <w:t xml:space="preserve"> </w:t>
            </w:r>
            <w:r>
              <w:rPr>
                <w:smallCaps/>
                <w:sz w:val="24"/>
                <w:szCs w:val="18"/>
                <w:lang w:val="en-US"/>
              </w:rPr>
              <w:t>Ime Priimek</w:t>
            </w:r>
            <w:r w:rsidR="00FF4DE2">
              <w:rPr>
                <w:smallCaps/>
                <w:sz w:val="24"/>
                <w:szCs w:val="18"/>
                <w:lang w:val="en-US"/>
              </w:rPr>
              <w:t>,</w:t>
            </w:r>
            <w:r w:rsidR="00B42D7A">
              <w:rPr>
                <w:smallCaps/>
                <w:sz w:val="24"/>
                <w:szCs w:val="18"/>
                <w:vertAlign w:val="superscript"/>
                <w:lang w:val="en-US"/>
              </w:rPr>
              <w:t>2</w:t>
            </w:r>
            <w:r w:rsidR="00B42D7A" w:rsidRPr="00381FDB">
              <w:rPr>
                <w:smallCaps/>
                <w:sz w:val="24"/>
                <w:szCs w:val="18"/>
                <w:lang w:val="en-US"/>
              </w:rPr>
              <w:t xml:space="preserve"> </w:t>
            </w:r>
            <w:r>
              <w:rPr>
                <w:smallCaps/>
                <w:sz w:val="24"/>
                <w:szCs w:val="18"/>
                <w:lang w:val="en-US"/>
              </w:rPr>
              <w:t>Ime Priimek</w:t>
            </w:r>
            <w:r>
              <w:rPr>
                <w:smallCaps/>
                <w:sz w:val="24"/>
                <w:szCs w:val="18"/>
                <w:vertAlign w:val="superscript"/>
                <w:lang w:val="en-US"/>
              </w:rPr>
              <w:t xml:space="preserve"> </w:t>
            </w:r>
            <w:r w:rsidR="00B42D7A">
              <w:rPr>
                <w:smallCaps/>
                <w:sz w:val="24"/>
                <w:szCs w:val="18"/>
                <w:vertAlign w:val="superscript"/>
                <w:lang w:val="en-US"/>
              </w:rPr>
              <w:t>3</w:t>
            </w:r>
          </w:p>
        </w:tc>
        <w:tc>
          <w:tcPr>
            <w:tcW w:w="1418" w:type="dxa"/>
            <w:vMerge/>
          </w:tcPr>
          <w:p w14:paraId="1E1F10F5" w14:textId="77777777" w:rsidR="00B42D7A" w:rsidRPr="002B2DD3" w:rsidRDefault="00B42D7A" w:rsidP="00C92D70">
            <w:pPr>
              <w:rPr>
                <w:smallCaps/>
                <w:sz w:val="24"/>
                <w:szCs w:val="18"/>
              </w:rPr>
            </w:pPr>
          </w:p>
        </w:tc>
      </w:tr>
      <w:tr w:rsidR="00B42D7A" w:rsidRPr="002B2DD3" w14:paraId="04AA9655" w14:textId="77777777" w:rsidTr="00C92D70">
        <w:trPr>
          <w:trHeight w:val="20"/>
        </w:trPr>
        <w:tc>
          <w:tcPr>
            <w:tcW w:w="5670" w:type="dxa"/>
          </w:tcPr>
          <w:p w14:paraId="57139194" w14:textId="32CDEA5D" w:rsidR="00B42D7A" w:rsidRPr="00C7628F" w:rsidRDefault="00B42D7A" w:rsidP="00C92D70">
            <w:pPr>
              <w:spacing w:line="240" w:lineRule="auto"/>
              <w:jc w:val="left"/>
              <w:rPr>
                <w:sz w:val="16"/>
                <w:szCs w:val="16"/>
              </w:rPr>
            </w:pPr>
            <w:r w:rsidRPr="00C7628F">
              <w:rPr>
                <w:sz w:val="16"/>
                <w:szCs w:val="16"/>
                <w:vertAlign w:val="superscript"/>
              </w:rPr>
              <w:t xml:space="preserve">1 </w:t>
            </w:r>
            <w:r w:rsidR="002428F8" w:rsidRPr="00C7628F">
              <w:rPr>
                <w:sz w:val="16"/>
                <w:szCs w:val="16"/>
              </w:rPr>
              <w:t xml:space="preserve">Univerza v, Fakulteta, </w:t>
            </w:r>
            <w:r w:rsidR="00C7628F">
              <w:rPr>
                <w:sz w:val="16"/>
                <w:szCs w:val="16"/>
              </w:rPr>
              <w:t>Kraj</w:t>
            </w:r>
            <w:r w:rsidR="002428F8" w:rsidRPr="00C7628F">
              <w:rPr>
                <w:sz w:val="16"/>
                <w:szCs w:val="16"/>
              </w:rPr>
              <w:t>, Država</w:t>
            </w:r>
            <w:r w:rsidR="00C7628F">
              <w:rPr>
                <w:sz w:val="16"/>
                <w:szCs w:val="16"/>
              </w:rPr>
              <w:br/>
            </w:r>
            <w:r w:rsidR="002428F8" w:rsidRPr="00C7628F">
              <w:rPr>
                <w:sz w:val="16"/>
                <w:szCs w:val="16"/>
              </w:rPr>
              <w:t xml:space="preserve"> ime-priimek@um.si</w:t>
            </w:r>
          </w:p>
          <w:p w14:paraId="24C4C1CB" w14:textId="3BBBE85C" w:rsidR="00B42D7A" w:rsidRPr="007F5D37" w:rsidRDefault="00B42D7A" w:rsidP="00C92D70">
            <w:pPr>
              <w:spacing w:line="240" w:lineRule="auto"/>
              <w:jc w:val="left"/>
              <w:rPr>
                <w:sz w:val="16"/>
                <w:szCs w:val="18"/>
              </w:rPr>
            </w:pPr>
            <w:r w:rsidRPr="00C7628F">
              <w:rPr>
                <w:sz w:val="16"/>
                <w:szCs w:val="16"/>
                <w:vertAlign w:val="superscript"/>
              </w:rPr>
              <w:t xml:space="preserve">2 </w:t>
            </w:r>
            <w:r w:rsidR="002428F8" w:rsidRPr="00C7628F">
              <w:rPr>
                <w:sz w:val="16"/>
                <w:szCs w:val="16"/>
              </w:rPr>
              <w:t xml:space="preserve">Univerza v, Fakulteta, </w:t>
            </w:r>
            <w:r w:rsidR="00C7628F">
              <w:rPr>
                <w:sz w:val="16"/>
                <w:szCs w:val="16"/>
              </w:rPr>
              <w:t>Kraj</w:t>
            </w:r>
            <w:r w:rsidR="002428F8" w:rsidRPr="00C7628F">
              <w:rPr>
                <w:sz w:val="16"/>
                <w:szCs w:val="16"/>
              </w:rPr>
              <w:t>, Država</w:t>
            </w:r>
            <w:r w:rsidR="00C7628F">
              <w:rPr>
                <w:sz w:val="16"/>
                <w:szCs w:val="16"/>
              </w:rPr>
              <w:br/>
            </w:r>
            <w:r w:rsidR="002428F8" w:rsidRPr="00C7628F">
              <w:rPr>
                <w:sz w:val="16"/>
                <w:szCs w:val="16"/>
              </w:rPr>
              <w:t>ime-priimek@um.si</w:t>
            </w:r>
            <w:r w:rsidR="002428F8" w:rsidRPr="00C7628F">
              <w:rPr>
                <w:sz w:val="16"/>
                <w:szCs w:val="16"/>
                <w:vertAlign w:val="superscript"/>
              </w:rPr>
              <w:t xml:space="preserve"> </w:t>
            </w:r>
            <w:r w:rsidR="002428F8" w:rsidRPr="00C7628F">
              <w:rPr>
                <w:sz w:val="16"/>
                <w:szCs w:val="16"/>
                <w:vertAlign w:val="superscript"/>
              </w:rPr>
              <w:br/>
            </w:r>
            <w:r w:rsidRPr="00C7628F">
              <w:rPr>
                <w:sz w:val="16"/>
                <w:szCs w:val="16"/>
                <w:vertAlign w:val="superscript"/>
              </w:rPr>
              <w:t xml:space="preserve">3 </w:t>
            </w:r>
            <w:r w:rsidR="002428F8" w:rsidRPr="00C7628F">
              <w:rPr>
                <w:sz w:val="16"/>
                <w:szCs w:val="16"/>
              </w:rPr>
              <w:t xml:space="preserve">Univerza v, Fakulteta, </w:t>
            </w:r>
            <w:r w:rsidR="00C7628F">
              <w:rPr>
                <w:sz w:val="16"/>
                <w:szCs w:val="16"/>
              </w:rPr>
              <w:t>Kraj</w:t>
            </w:r>
            <w:r w:rsidR="002428F8" w:rsidRPr="00C7628F">
              <w:rPr>
                <w:sz w:val="16"/>
                <w:szCs w:val="16"/>
              </w:rPr>
              <w:t>, Država</w:t>
            </w:r>
            <w:r w:rsidR="00C7628F">
              <w:rPr>
                <w:sz w:val="16"/>
                <w:szCs w:val="16"/>
              </w:rPr>
              <w:br/>
            </w:r>
            <w:r w:rsidR="002428F8" w:rsidRPr="00C7628F">
              <w:rPr>
                <w:sz w:val="16"/>
                <w:szCs w:val="16"/>
              </w:rPr>
              <w:t>ime-priimek@um.si</w:t>
            </w:r>
          </w:p>
        </w:tc>
        <w:tc>
          <w:tcPr>
            <w:tcW w:w="1418" w:type="dxa"/>
            <w:vMerge/>
          </w:tcPr>
          <w:p w14:paraId="2B4B5938" w14:textId="77777777" w:rsidR="00B42D7A" w:rsidRPr="002B2DD3" w:rsidRDefault="00B42D7A" w:rsidP="00C92D70">
            <w:pPr>
              <w:rPr>
                <w:sz w:val="18"/>
                <w:szCs w:val="18"/>
              </w:rPr>
            </w:pPr>
          </w:p>
        </w:tc>
      </w:tr>
      <w:tr w:rsidR="00B42D7A" w:rsidRPr="002B2DD3" w14:paraId="3EC0FC09" w14:textId="77777777" w:rsidTr="00C92D70">
        <w:trPr>
          <w:trHeight w:val="20"/>
        </w:trPr>
        <w:tc>
          <w:tcPr>
            <w:tcW w:w="5670" w:type="dxa"/>
          </w:tcPr>
          <w:p w14:paraId="1F55FE51" w14:textId="77777777" w:rsidR="00B42D7A" w:rsidRPr="002B2DD3" w:rsidRDefault="00B42D7A" w:rsidP="00C92D70">
            <w:pPr>
              <w:spacing w:line="240" w:lineRule="auto"/>
              <w:rPr>
                <w:sz w:val="16"/>
                <w:szCs w:val="18"/>
              </w:rPr>
            </w:pPr>
          </w:p>
        </w:tc>
        <w:tc>
          <w:tcPr>
            <w:tcW w:w="1418" w:type="dxa"/>
            <w:vMerge/>
          </w:tcPr>
          <w:p w14:paraId="410A2F2F" w14:textId="77777777" w:rsidR="00B42D7A" w:rsidRPr="002B2DD3" w:rsidRDefault="00B42D7A" w:rsidP="00C92D70">
            <w:pPr>
              <w:rPr>
                <w:sz w:val="18"/>
                <w:szCs w:val="18"/>
              </w:rPr>
            </w:pPr>
          </w:p>
        </w:tc>
      </w:tr>
      <w:tr w:rsidR="00B42D7A" w:rsidRPr="002B2DD3" w14:paraId="54E41E52" w14:textId="77777777" w:rsidTr="00C92D70">
        <w:trPr>
          <w:trHeight w:val="20"/>
        </w:trPr>
        <w:tc>
          <w:tcPr>
            <w:tcW w:w="5670" w:type="dxa"/>
          </w:tcPr>
          <w:p w14:paraId="0C91B692" w14:textId="56CE6152" w:rsidR="00B42D7A" w:rsidRPr="002B2DD3" w:rsidRDefault="00336235" w:rsidP="00E81687">
            <w:pPr>
              <w:tabs>
                <w:tab w:val="left" w:pos="4695"/>
              </w:tabs>
            </w:pPr>
            <w:r w:rsidRPr="00336235">
              <w:t>Do največ 150 besed.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w:t>
            </w:r>
          </w:p>
        </w:tc>
        <w:tc>
          <w:tcPr>
            <w:tcW w:w="1418" w:type="dxa"/>
            <w:vMerge/>
          </w:tcPr>
          <w:p w14:paraId="4D15B596" w14:textId="77777777" w:rsidR="00B42D7A" w:rsidRPr="002B2DD3" w:rsidRDefault="00B42D7A" w:rsidP="00C92D70">
            <w:pPr>
              <w:rPr>
                <w:b/>
                <w:color w:val="006A8E"/>
                <w:szCs w:val="18"/>
              </w:rPr>
            </w:pPr>
          </w:p>
        </w:tc>
      </w:tr>
    </w:tbl>
    <w:p w14:paraId="4E6C2008" w14:textId="77777777" w:rsidR="00DF6F70" w:rsidRPr="00745C31" w:rsidRDefault="00DF6F70" w:rsidP="00DF6F70">
      <w:pPr>
        <w:spacing w:line="240" w:lineRule="auto"/>
        <w:rPr>
          <w:sz w:val="18"/>
        </w:rPr>
      </w:pPr>
    </w:p>
    <w:p w14:paraId="2515B07E" w14:textId="77777777" w:rsidR="00B42D7A" w:rsidRDefault="00B42D7A">
      <w:pPr>
        <w:spacing w:after="160" w:line="259" w:lineRule="auto"/>
        <w:jc w:val="left"/>
        <w:rPr>
          <w:sz w:val="18"/>
        </w:rPr>
        <w:sectPr w:rsidR="00B42D7A" w:rsidSect="00E81687">
          <w:headerReference w:type="default" r:id="rId8"/>
          <w:pgSz w:w="9356" w:h="13325" w:code="9"/>
          <w:pgMar w:top="1134" w:right="1134" w:bottom="1134" w:left="1134" w:header="709" w:footer="709" w:gutter="0"/>
          <w:cols w:space="708"/>
          <w:titlePg/>
          <w:docGrid w:linePitch="360"/>
        </w:sectPr>
      </w:pPr>
    </w:p>
    <w:tbl>
      <w:tblPr>
        <w:tblW w:w="7088" w:type="dxa"/>
        <w:tblLook w:val="04A0" w:firstRow="1" w:lastRow="0" w:firstColumn="1" w:lastColumn="0" w:noHBand="0" w:noVBand="1"/>
      </w:tblPr>
      <w:tblGrid>
        <w:gridCol w:w="1560"/>
        <w:gridCol w:w="5528"/>
      </w:tblGrid>
      <w:tr w:rsidR="00E5772C" w:rsidRPr="00B0574C" w14:paraId="3248DD14" w14:textId="77777777" w:rsidTr="00D643A8">
        <w:trPr>
          <w:trHeight w:val="20"/>
        </w:trPr>
        <w:tc>
          <w:tcPr>
            <w:tcW w:w="1560" w:type="dxa"/>
            <w:vMerge w:val="restart"/>
            <w:vAlign w:val="bottom"/>
          </w:tcPr>
          <w:p w14:paraId="4C20A698" w14:textId="77777777" w:rsidR="00E5772C" w:rsidRPr="00FC3FE9" w:rsidRDefault="006A3F69" w:rsidP="00D643A8">
            <w:pPr>
              <w:jc w:val="right"/>
              <w:rPr>
                <w:b/>
                <w:color w:val="006A8E"/>
                <w:sz w:val="16"/>
                <w:szCs w:val="20"/>
              </w:rPr>
            </w:pPr>
            <w:r>
              <w:rPr>
                <w:sz w:val="18"/>
              </w:rPr>
              <w:lastRenderedPageBreak/>
              <w:br w:type="page"/>
            </w:r>
            <w:r w:rsidR="00E5772C" w:rsidRPr="00FC3FE9">
              <w:rPr>
                <w:b/>
                <w:color w:val="006A8E"/>
                <w:sz w:val="16"/>
                <w:szCs w:val="20"/>
              </w:rPr>
              <w:t>K</w:t>
            </w:r>
            <w:r w:rsidR="00E5772C">
              <w:rPr>
                <w:b/>
                <w:color w:val="006A8E"/>
                <w:sz w:val="16"/>
                <w:szCs w:val="20"/>
              </w:rPr>
              <w:t>eywords</w:t>
            </w:r>
            <w:r w:rsidR="00E5772C" w:rsidRPr="00FC3FE9">
              <w:rPr>
                <w:b/>
                <w:color w:val="006A8E"/>
                <w:sz w:val="16"/>
                <w:szCs w:val="20"/>
              </w:rPr>
              <w:t>:</w:t>
            </w:r>
          </w:p>
          <w:p w14:paraId="1BA3E060" w14:textId="77777777" w:rsidR="009D447D" w:rsidRDefault="009D447D" w:rsidP="009D447D">
            <w:pPr>
              <w:jc w:val="right"/>
              <w:rPr>
                <w:rFonts w:eastAsia="Times New Roman"/>
                <w:sz w:val="16"/>
                <w:szCs w:val="20"/>
                <w:lang w:eastAsia="hu-HU"/>
              </w:rPr>
            </w:pPr>
            <w:r>
              <w:rPr>
                <w:rFonts w:eastAsia="Times New Roman"/>
                <w:sz w:val="16"/>
                <w:szCs w:val="20"/>
                <w:lang w:eastAsia="hu-HU"/>
              </w:rPr>
              <w:t>keyword,</w:t>
            </w:r>
            <w:r>
              <w:rPr>
                <w:rFonts w:eastAsia="Times New Roman"/>
                <w:sz w:val="16"/>
                <w:szCs w:val="20"/>
                <w:lang w:eastAsia="hu-HU"/>
              </w:rPr>
              <w:br/>
              <w:t>keyword,</w:t>
            </w:r>
          </w:p>
          <w:p w14:paraId="78E37D77" w14:textId="77777777" w:rsidR="009D447D" w:rsidRDefault="009D447D" w:rsidP="009D447D">
            <w:pPr>
              <w:jc w:val="right"/>
              <w:rPr>
                <w:rFonts w:eastAsia="Times New Roman"/>
                <w:sz w:val="16"/>
                <w:szCs w:val="20"/>
                <w:lang w:eastAsia="hu-HU"/>
              </w:rPr>
            </w:pPr>
            <w:r>
              <w:rPr>
                <w:rFonts w:eastAsia="Times New Roman"/>
                <w:sz w:val="16"/>
                <w:szCs w:val="20"/>
                <w:lang w:eastAsia="hu-HU"/>
              </w:rPr>
              <w:t>keyword,</w:t>
            </w:r>
          </w:p>
          <w:p w14:paraId="4A514015" w14:textId="77777777" w:rsidR="009D447D" w:rsidRDefault="009D447D" w:rsidP="009D447D">
            <w:pPr>
              <w:jc w:val="right"/>
              <w:rPr>
                <w:rFonts w:eastAsia="Times New Roman"/>
                <w:sz w:val="16"/>
                <w:szCs w:val="20"/>
                <w:lang w:eastAsia="hu-HU"/>
              </w:rPr>
            </w:pPr>
            <w:r>
              <w:rPr>
                <w:rFonts w:eastAsia="Times New Roman"/>
                <w:sz w:val="16"/>
                <w:szCs w:val="20"/>
                <w:lang w:eastAsia="hu-HU"/>
              </w:rPr>
              <w:t>keyword,</w:t>
            </w:r>
          </w:p>
          <w:p w14:paraId="2A14373A" w14:textId="1AF1FD2E" w:rsidR="00E5772C" w:rsidRDefault="009D447D" w:rsidP="009D447D">
            <w:pPr>
              <w:jc w:val="right"/>
            </w:pPr>
            <w:r>
              <w:rPr>
                <w:rFonts w:eastAsia="Times New Roman"/>
                <w:sz w:val="16"/>
                <w:szCs w:val="20"/>
                <w:lang w:eastAsia="hu-HU"/>
              </w:rPr>
              <w:t>keyword</w:t>
            </w:r>
          </w:p>
        </w:tc>
        <w:tc>
          <w:tcPr>
            <w:tcW w:w="5528" w:type="dxa"/>
            <w:vAlign w:val="bottom"/>
          </w:tcPr>
          <w:p w14:paraId="64977E7D" w14:textId="77777777" w:rsidR="00E5772C" w:rsidRDefault="00E5772C" w:rsidP="00D643A8">
            <w:pPr>
              <w:jc w:val="right"/>
            </w:pPr>
          </w:p>
          <w:p w14:paraId="22DC7A1F" w14:textId="77777777" w:rsidR="00E5772C" w:rsidRPr="00B0574C" w:rsidRDefault="00E5772C" w:rsidP="00D643A8">
            <w:pPr>
              <w:jc w:val="right"/>
            </w:pPr>
          </w:p>
          <w:p w14:paraId="7F45C2A3" w14:textId="77777777" w:rsidR="00E5772C" w:rsidRPr="00F960E8" w:rsidRDefault="00E5772C" w:rsidP="00D643A8">
            <w:pPr>
              <w:jc w:val="right"/>
              <w:rPr>
                <w:b/>
                <w:smallCaps/>
                <w:color w:val="006A8E"/>
                <w:sz w:val="28"/>
                <w:szCs w:val="28"/>
              </w:rPr>
            </w:pPr>
            <w:r>
              <w:rPr>
                <w:b/>
                <w:smallCaps/>
                <w:color w:val="006A8E"/>
                <w:sz w:val="28"/>
                <w:szCs w:val="28"/>
              </w:rPr>
              <w:t>Title</w:t>
            </w:r>
          </w:p>
        </w:tc>
      </w:tr>
      <w:tr w:rsidR="00E5772C" w:rsidRPr="0014702A" w14:paraId="2EB9869A" w14:textId="77777777" w:rsidTr="00D643A8">
        <w:trPr>
          <w:trHeight w:val="20"/>
        </w:trPr>
        <w:tc>
          <w:tcPr>
            <w:tcW w:w="1560" w:type="dxa"/>
            <w:vMerge/>
          </w:tcPr>
          <w:p w14:paraId="30561777" w14:textId="77777777" w:rsidR="00E5772C" w:rsidRPr="0014702A" w:rsidRDefault="00E5772C" w:rsidP="00D643A8">
            <w:pPr>
              <w:spacing w:line="240" w:lineRule="auto"/>
              <w:rPr>
                <w:sz w:val="16"/>
                <w:szCs w:val="16"/>
              </w:rPr>
            </w:pPr>
          </w:p>
        </w:tc>
        <w:tc>
          <w:tcPr>
            <w:tcW w:w="5528" w:type="dxa"/>
            <w:vAlign w:val="bottom"/>
          </w:tcPr>
          <w:p w14:paraId="71CF09D8" w14:textId="77777777" w:rsidR="00E5772C" w:rsidRPr="0014702A" w:rsidRDefault="00E5772C" w:rsidP="00D643A8">
            <w:pPr>
              <w:spacing w:line="240" w:lineRule="auto"/>
              <w:jc w:val="right"/>
              <w:rPr>
                <w:sz w:val="16"/>
                <w:szCs w:val="16"/>
              </w:rPr>
            </w:pPr>
          </w:p>
        </w:tc>
      </w:tr>
      <w:tr w:rsidR="00E5772C" w:rsidRPr="002B2DD3" w14:paraId="2D0CA92E" w14:textId="77777777" w:rsidTr="00D643A8">
        <w:trPr>
          <w:trHeight w:val="20"/>
        </w:trPr>
        <w:tc>
          <w:tcPr>
            <w:tcW w:w="1560" w:type="dxa"/>
            <w:vMerge/>
          </w:tcPr>
          <w:p w14:paraId="1E6D8169" w14:textId="77777777" w:rsidR="00E5772C" w:rsidRDefault="00E5772C" w:rsidP="00D643A8">
            <w:pPr>
              <w:rPr>
                <w:smallCaps/>
                <w:sz w:val="24"/>
                <w:szCs w:val="18"/>
              </w:rPr>
            </w:pPr>
          </w:p>
        </w:tc>
        <w:tc>
          <w:tcPr>
            <w:tcW w:w="5528" w:type="dxa"/>
            <w:vAlign w:val="bottom"/>
          </w:tcPr>
          <w:p w14:paraId="6A0A6D36" w14:textId="6D368498" w:rsidR="00E5772C" w:rsidRPr="0014702A" w:rsidRDefault="00E5772C" w:rsidP="00D643A8">
            <w:pPr>
              <w:jc w:val="right"/>
              <w:rPr>
                <w:smallCaps/>
                <w:sz w:val="18"/>
                <w:szCs w:val="18"/>
              </w:rPr>
            </w:pPr>
            <w:r>
              <w:rPr>
                <w:smallCaps/>
                <w:sz w:val="24"/>
                <w:szCs w:val="18"/>
                <w:lang w:val="en-US"/>
              </w:rPr>
              <w:t>Name Surname</w:t>
            </w:r>
            <w:r w:rsidR="00204AD8">
              <w:rPr>
                <w:smallCaps/>
                <w:sz w:val="24"/>
                <w:szCs w:val="18"/>
                <w:lang w:val="en-US"/>
              </w:rPr>
              <w:t>,</w:t>
            </w:r>
            <w:r w:rsidR="00C7628F">
              <w:rPr>
                <w:smallCaps/>
                <w:sz w:val="24"/>
                <w:szCs w:val="18"/>
                <w:vertAlign w:val="superscript"/>
                <w:lang w:val="en-US"/>
              </w:rPr>
              <w:t>1</w:t>
            </w:r>
            <w:r>
              <w:rPr>
                <w:smallCaps/>
                <w:sz w:val="24"/>
                <w:szCs w:val="18"/>
                <w:lang w:val="en-US"/>
              </w:rPr>
              <w:t xml:space="preserve"> Name Surname</w:t>
            </w:r>
            <w:r w:rsidR="00C7628F">
              <w:rPr>
                <w:smallCaps/>
                <w:sz w:val="24"/>
                <w:szCs w:val="18"/>
                <w:lang w:val="en-US"/>
              </w:rPr>
              <w:t>,</w:t>
            </w:r>
            <w:r w:rsidR="00C7628F">
              <w:rPr>
                <w:smallCaps/>
                <w:sz w:val="24"/>
                <w:szCs w:val="18"/>
                <w:vertAlign w:val="superscript"/>
                <w:lang w:val="en-US"/>
              </w:rPr>
              <w:t>2</w:t>
            </w:r>
            <w:r w:rsidRPr="00381FDB">
              <w:rPr>
                <w:smallCaps/>
                <w:sz w:val="24"/>
                <w:szCs w:val="18"/>
                <w:lang w:val="en-US"/>
              </w:rPr>
              <w:t xml:space="preserve"> </w:t>
            </w:r>
            <w:r>
              <w:rPr>
                <w:smallCaps/>
                <w:sz w:val="24"/>
                <w:szCs w:val="18"/>
                <w:lang w:val="en-GB"/>
              </w:rPr>
              <w:t>Name Surname</w:t>
            </w:r>
            <w:r>
              <w:rPr>
                <w:smallCaps/>
                <w:sz w:val="24"/>
                <w:szCs w:val="18"/>
                <w:vertAlign w:val="superscript"/>
                <w:lang w:val="en-US"/>
              </w:rPr>
              <w:t>3</w:t>
            </w:r>
          </w:p>
        </w:tc>
      </w:tr>
      <w:tr w:rsidR="00E5772C" w:rsidRPr="002B2DD3" w14:paraId="11FF5882" w14:textId="77777777" w:rsidTr="00D643A8">
        <w:trPr>
          <w:trHeight w:val="20"/>
        </w:trPr>
        <w:tc>
          <w:tcPr>
            <w:tcW w:w="1560" w:type="dxa"/>
            <w:vMerge/>
          </w:tcPr>
          <w:p w14:paraId="59C30727" w14:textId="77777777" w:rsidR="00E5772C" w:rsidRPr="009339CC" w:rsidRDefault="00E5772C" w:rsidP="00D643A8">
            <w:pPr>
              <w:spacing w:line="240" w:lineRule="auto"/>
              <w:jc w:val="left"/>
              <w:rPr>
                <w:sz w:val="16"/>
                <w:szCs w:val="18"/>
              </w:rPr>
            </w:pPr>
          </w:p>
        </w:tc>
        <w:tc>
          <w:tcPr>
            <w:tcW w:w="5528" w:type="dxa"/>
            <w:vAlign w:val="bottom"/>
          </w:tcPr>
          <w:p w14:paraId="48BB6617" w14:textId="77777777" w:rsidR="00204AD8" w:rsidRPr="00204AD8" w:rsidRDefault="00E5772C" w:rsidP="00E5772C">
            <w:pPr>
              <w:spacing w:line="240" w:lineRule="auto"/>
              <w:jc w:val="right"/>
              <w:rPr>
                <w:sz w:val="16"/>
                <w:szCs w:val="16"/>
              </w:rPr>
            </w:pPr>
            <w:r w:rsidRPr="00204AD8">
              <w:rPr>
                <w:sz w:val="16"/>
                <w:szCs w:val="16"/>
                <w:vertAlign w:val="superscript"/>
              </w:rPr>
              <w:t xml:space="preserve">1 </w:t>
            </w:r>
            <w:r w:rsidRPr="00204AD8">
              <w:rPr>
                <w:sz w:val="16"/>
                <w:szCs w:val="16"/>
              </w:rPr>
              <w:t>University of, Faculty of, Province, Country</w:t>
            </w:r>
          </w:p>
          <w:p w14:paraId="29F63AE9" w14:textId="3DFDB2A6" w:rsidR="00E5772C" w:rsidRPr="00204AD8" w:rsidRDefault="00E5772C" w:rsidP="00E5772C">
            <w:pPr>
              <w:spacing w:line="240" w:lineRule="auto"/>
              <w:jc w:val="right"/>
              <w:rPr>
                <w:sz w:val="16"/>
                <w:szCs w:val="16"/>
              </w:rPr>
            </w:pPr>
            <w:r w:rsidRPr="00204AD8">
              <w:rPr>
                <w:sz w:val="16"/>
                <w:szCs w:val="16"/>
              </w:rPr>
              <w:t>name.surname@um.si</w:t>
            </w:r>
          </w:p>
          <w:p w14:paraId="44523D98" w14:textId="77777777" w:rsidR="00204AD8" w:rsidRPr="00204AD8" w:rsidRDefault="00E5772C" w:rsidP="00E5772C">
            <w:pPr>
              <w:spacing w:line="240" w:lineRule="auto"/>
              <w:jc w:val="right"/>
              <w:rPr>
                <w:sz w:val="16"/>
                <w:szCs w:val="16"/>
              </w:rPr>
            </w:pPr>
            <w:r w:rsidRPr="00204AD8">
              <w:rPr>
                <w:sz w:val="16"/>
                <w:szCs w:val="16"/>
                <w:vertAlign w:val="superscript"/>
              </w:rPr>
              <w:t xml:space="preserve">2 </w:t>
            </w:r>
            <w:r w:rsidRPr="00204AD8">
              <w:rPr>
                <w:sz w:val="16"/>
                <w:szCs w:val="16"/>
              </w:rPr>
              <w:t>University of, Faculty of, Province, Country</w:t>
            </w:r>
          </w:p>
          <w:p w14:paraId="675F37A7" w14:textId="77777777" w:rsidR="00204AD8" w:rsidRPr="00204AD8" w:rsidRDefault="00E5772C" w:rsidP="00E5772C">
            <w:pPr>
              <w:spacing w:line="240" w:lineRule="auto"/>
              <w:jc w:val="right"/>
              <w:rPr>
                <w:sz w:val="16"/>
                <w:szCs w:val="16"/>
              </w:rPr>
            </w:pPr>
            <w:r w:rsidRPr="00204AD8">
              <w:rPr>
                <w:sz w:val="16"/>
                <w:szCs w:val="16"/>
              </w:rPr>
              <w:t>name.surname@um.si</w:t>
            </w:r>
            <w:r w:rsidRPr="00204AD8">
              <w:rPr>
                <w:sz w:val="16"/>
                <w:szCs w:val="16"/>
              </w:rPr>
              <w:br/>
            </w:r>
            <w:r w:rsidRPr="00204AD8">
              <w:rPr>
                <w:sz w:val="16"/>
                <w:szCs w:val="16"/>
                <w:vertAlign w:val="superscript"/>
              </w:rPr>
              <w:t xml:space="preserve">3 </w:t>
            </w:r>
            <w:r w:rsidRPr="00204AD8">
              <w:rPr>
                <w:sz w:val="16"/>
                <w:szCs w:val="16"/>
              </w:rPr>
              <w:t>University of, Faculty of, Province, Country</w:t>
            </w:r>
          </w:p>
          <w:p w14:paraId="663ECB04" w14:textId="20F16292" w:rsidR="00E5772C" w:rsidRPr="00B4118C" w:rsidRDefault="00E5772C" w:rsidP="00E5772C">
            <w:pPr>
              <w:spacing w:line="240" w:lineRule="auto"/>
              <w:jc w:val="right"/>
              <w:rPr>
                <w:sz w:val="16"/>
                <w:szCs w:val="18"/>
              </w:rPr>
            </w:pPr>
            <w:r w:rsidRPr="00204AD8">
              <w:rPr>
                <w:sz w:val="16"/>
                <w:szCs w:val="16"/>
              </w:rPr>
              <w:t>name.surname@um.si.</w:t>
            </w:r>
          </w:p>
        </w:tc>
      </w:tr>
      <w:tr w:rsidR="00E5772C" w:rsidRPr="002B2DD3" w14:paraId="194C967B" w14:textId="77777777" w:rsidTr="00D643A8">
        <w:trPr>
          <w:trHeight w:val="20"/>
        </w:trPr>
        <w:tc>
          <w:tcPr>
            <w:tcW w:w="1560" w:type="dxa"/>
            <w:vMerge/>
          </w:tcPr>
          <w:p w14:paraId="0BF336F7" w14:textId="77777777" w:rsidR="00E5772C" w:rsidRPr="002B2DD3" w:rsidRDefault="00E5772C" w:rsidP="00D643A8">
            <w:pPr>
              <w:spacing w:line="240" w:lineRule="auto"/>
              <w:rPr>
                <w:sz w:val="16"/>
                <w:szCs w:val="18"/>
              </w:rPr>
            </w:pPr>
          </w:p>
        </w:tc>
        <w:tc>
          <w:tcPr>
            <w:tcW w:w="5528" w:type="dxa"/>
            <w:vAlign w:val="bottom"/>
          </w:tcPr>
          <w:p w14:paraId="0C905D01" w14:textId="77777777" w:rsidR="00E5772C" w:rsidRPr="002B2DD3" w:rsidRDefault="00E5772C" w:rsidP="00D643A8">
            <w:pPr>
              <w:spacing w:line="240" w:lineRule="auto"/>
              <w:jc w:val="right"/>
              <w:rPr>
                <w:sz w:val="16"/>
                <w:szCs w:val="18"/>
              </w:rPr>
            </w:pPr>
          </w:p>
        </w:tc>
      </w:tr>
      <w:tr w:rsidR="00E5772C" w:rsidRPr="002B2DD3" w14:paraId="5EE9B057" w14:textId="77777777" w:rsidTr="00D643A8">
        <w:trPr>
          <w:trHeight w:val="20"/>
        </w:trPr>
        <w:tc>
          <w:tcPr>
            <w:tcW w:w="1560" w:type="dxa"/>
            <w:vMerge/>
          </w:tcPr>
          <w:p w14:paraId="2A35991E" w14:textId="77777777" w:rsidR="00E5772C" w:rsidRDefault="00E5772C" w:rsidP="00D643A8">
            <w:pPr>
              <w:rPr>
                <w:b/>
                <w:color w:val="006A8E"/>
                <w:sz w:val="20"/>
              </w:rPr>
            </w:pPr>
          </w:p>
        </w:tc>
        <w:tc>
          <w:tcPr>
            <w:tcW w:w="5528" w:type="dxa"/>
            <w:vAlign w:val="bottom"/>
          </w:tcPr>
          <w:p w14:paraId="653FE2B9" w14:textId="4AE6FFD9" w:rsidR="00E5772C" w:rsidRPr="001316EA" w:rsidRDefault="00E5772C" w:rsidP="00663449">
            <w:pPr>
              <w:rPr>
                <w:lang w:val="en-GB"/>
              </w:rPr>
            </w:pPr>
            <w:r w:rsidRPr="0087149F">
              <w:t>Up to 150 words. Sa</w:t>
            </w:r>
            <w:r>
              <w:t>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w:t>
            </w:r>
            <w:r>
              <w:t>am</w:t>
            </w:r>
            <w:r w:rsidRPr="0087149F">
              <w:t>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w:t>
            </w:r>
          </w:p>
        </w:tc>
      </w:tr>
    </w:tbl>
    <w:p w14:paraId="01F0C5C3" w14:textId="68399C62" w:rsidR="00EA1F03" w:rsidRPr="005B245A" w:rsidRDefault="006A3F69" w:rsidP="005B245A">
      <w:pPr>
        <w:pStyle w:val="Naslov2"/>
      </w:pPr>
      <w:r>
        <w:br w:type="page"/>
      </w:r>
      <w:r w:rsidR="00EA1F03" w:rsidRPr="005B245A">
        <w:lastRenderedPageBreak/>
        <w:t>1</w:t>
      </w:r>
      <w:r w:rsidR="00EA1F03" w:rsidRPr="005B245A">
        <w:tab/>
      </w:r>
      <w:r w:rsidR="00901BB7">
        <w:t>Uvod</w:t>
      </w:r>
    </w:p>
    <w:p w14:paraId="0CDF6DBC" w14:textId="77777777" w:rsidR="00EA1F03" w:rsidRDefault="00EA1F03" w:rsidP="005B245A">
      <w:pPr>
        <w:tabs>
          <w:tab w:val="left" w:pos="709"/>
        </w:tabs>
      </w:pPr>
    </w:p>
    <w:p w14:paraId="728178FF" w14:textId="338CC3C4" w:rsidR="00EA1F03" w:rsidRDefault="00901BB7" w:rsidP="00901BB7">
      <w:pPr>
        <w:rPr>
          <w:lang w:val="en-US"/>
        </w:rPr>
      </w:pPr>
      <w:r>
        <w:rPr>
          <w:lang w:val="en-US"/>
        </w:rPr>
        <w:t>Vzorčno Besedilo Vzorčno Besedilo Vzorčno Besedilo Vzorčno Besedilo Vzorčno Besedilo Vzorčno Besedilo Vzorčno.</w:t>
      </w:r>
      <w:r w:rsidRPr="00901BB7">
        <w:rPr>
          <w:lang w:val="en-US"/>
        </w:rPr>
        <w:t xml:space="preserve"> </w:t>
      </w:r>
      <w:r>
        <w:rPr>
          <w:lang w:val="en-US"/>
        </w:rPr>
        <w:t>Vzorčno Besedilo Vzorčno Besedilo Vzorčno Besedilo Vzorčno Besedilo Vzorčno Besedilo Vzorčno Besedilo Vzorčno.</w:t>
      </w:r>
      <w:r w:rsidRPr="00901BB7">
        <w:rPr>
          <w:lang w:val="en-US"/>
        </w:rPr>
        <w:t xml:space="preserve"> </w:t>
      </w:r>
      <w:r>
        <w:rPr>
          <w:lang w:val="en-US"/>
        </w:rPr>
        <w:t>Vzorčno Besedilo Vzorčno Besedilo Vzorčno Besedilo Vzorčno Besedilo Vzorčno Besedilo Vzorčno Besedilo Vzorčno.</w:t>
      </w:r>
      <w:r w:rsidRPr="00901BB7">
        <w:rPr>
          <w:lang w:val="en-US"/>
        </w:rPr>
        <w:t xml:space="preserve"> </w:t>
      </w:r>
      <w:r>
        <w:rPr>
          <w:lang w:val="en-US"/>
        </w:rPr>
        <w:t>Vzorčno Besedilo Vzorčno Besedilo Vzorčno Besedilo Vzorčno Besedilo Vzorčno Besedilo Vzorčno Besedilo Vzorčno.</w:t>
      </w:r>
      <w:r w:rsidRPr="00901BB7">
        <w:rPr>
          <w:lang w:val="en-US"/>
        </w:rPr>
        <w:t xml:space="preserve"> </w:t>
      </w:r>
      <w:r>
        <w:rPr>
          <w:lang w:val="en-US"/>
        </w:rPr>
        <w:t>Vzorčno Besedilo Vzorčno Besedilo Vzorčno Besedilo Vzorčno Besedilo Vzorčno Besedilo Vzorčno Besedilo Vzorčno.</w:t>
      </w:r>
      <w:r w:rsidRPr="00901BB7">
        <w:rPr>
          <w:lang w:val="en-US"/>
        </w:rPr>
        <w:t xml:space="preserve"> </w:t>
      </w:r>
      <w:r>
        <w:rPr>
          <w:lang w:val="en-US"/>
        </w:rPr>
        <w:t>Vzorčno Besedilo Vzorčno Besedilo Vzorčno Besedilo Vzorčno Besedilo Vzorčno Besedilo Vzorčno Besedilo Vzorčno.</w:t>
      </w:r>
      <w:r w:rsidRPr="00901BB7">
        <w:rPr>
          <w:lang w:val="en-US"/>
        </w:rPr>
        <w:t xml:space="preserve"> </w:t>
      </w:r>
      <w:r>
        <w:rPr>
          <w:lang w:val="en-US"/>
        </w:rPr>
        <w:t>Vzorčno Besedilo Vzorčno Besedilo Vzorčno Besedilo Vzorčno Besedilo Vzorčno Besedilo Vzorčno Besedilo Vzorčno.</w:t>
      </w:r>
      <w:r w:rsidRPr="00901BB7">
        <w:rPr>
          <w:lang w:val="en-US"/>
        </w:rPr>
        <w:t xml:space="preserve"> </w:t>
      </w:r>
      <w:r>
        <w:rPr>
          <w:lang w:val="en-US"/>
        </w:rPr>
        <w:t>Vzorčno Besedilo Vzorčno Besedilo Vzorčno Besedilo Vzorčno Besedilo Vzorčno Besedilo Vzorčno Besedilo Vzorčno.</w:t>
      </w:r>
      <w:r w:rsidRPr="00901BB7">
        <w:rPr>
          <w:lang w:val="en-US"/>
        </w:rPr>
        <w:t xml:space="preserve"> </w:t>
      </w:r>
      <w:r>
        <w:rPr>
          <w:lang w:val="en-US"/>
        </w:rPr>
        <w:t>Vzorčno Besedilo Vzorčno Besedilo Vzorčno Besedilo Vzorčno Besedilo Vzorčno Besedilo Vzorčno Besedilo Vzorčno.</w:t>
      </w:r>
    </w:p>
    <w:p w14:paraId="6C0BCC34" w14:textId="77777777" w:rsidR="00EA1F03" w:rsidRDefault="00EA1F03" w:rsidP="00EA1F03">
      <w:pPr>
        <w:rPr>
          <w:lang w:val="en-US"/>
        </w:rPr>
      </w:pPr>
    </w:p>
    <w:p w14:paraId="1BA5E872" w14:textId="4ABD025C" w:rsidR="00EA1F03" w:rsidRDefault="00901BB7" w:rsidP="00EA1F03">
      <w:pPr>
        <w:rPr>
          <w:lang w:val="en-US"/>
        </w:rPr>
      </w:pP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p>
    <w:p w14:paraId="46D31323" w14:textId="77777777" w:rsidR="00EA1F03" w:rsidRDefault="00EA1F03" w:rsidP="00EA1F03">
      <w:pPr>
        <w:rPr>
          <w:szCs w:val="17"/>
          <w:lang w:val="en-US"/>
        </w:rPr>
      </w:pPr>
    </w:p>
    <w:p w14:paraId="2A92089F" w14:textId="60EA6D2A" w:rsidR="00EA1F03" w:rsidRDefault="00EA1F03" w:rsidP="00EA1F03">
      <w:pPr>
        <w:pStyle w:val="Naslov2"/>
      </w:pPr>
      <w:r>
        <w:t>2</w:t>
      </w:r>
      <w:r>
        <w:tab/>
      </w:r>
      <w:r w:rsidR="00901BB7">
        <w:t>Naslov</w:t>
      </w:r>
      <w:r>
        <w:t xml:space="preserve"> 2 </w:t>
      </w:r>
    </w:p>
    <w:p w14:paraId="3F618C9C" w14:textId="77777777" w:rsidR="00EA1F03" w:rsidRDefault="00EA1F03" w:rsidP="00EA1F03"/>
    <w:p w14:paraId="1C5C1624" w14:textId="5C8D08D0" w:rsidR="00EA1F03" w:rsidRDefault="00EA1F03" w:rsidP="00EA1F03">
      <w:pPr>
        <w:pStyle w:val="Naslov2"/>
      </w:pPr>
      <w:r>
        <w:t>2.1</w:t>
      </w:r>
      <w:r>
        <w:tab/>
      </w:r>
      <w:r w:rsidR="00901BB7">
        <w:t>Naslov</w:t>
      </w:r>
      <w:r>
        <w:t xml:space="preserve"> 2.1</w:t>
      </w:r>
    </w:p>
    <w:p w14:paraId="13CA11E9" w14:textId="77777777" w:rsidR="00EA1F03" w:rsidRDefault="00EA1F03" w:rsidP="00EA1F03"/>
    <w:p w14:paraId="4A1DDF47" w14:textId="2DFB647B" w:rsidR="00EA1F03" w:rsidRDefault="00901BB7" w:rsidP="00EA1F03">
      <w:pPr>
        <w:rPr>
          <w:szCs w:val="17"/>
          <w:lang w:val="en-US"/>
        </w:rPr>
      </w:pP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r w:rsidR="00EA1F03">
        <w:rPr>
          <w:szCs w:val="17"/>
          <w:lang w:val="en-US"/>
        </w:rPr>
        <w:t>.</w:t>
      </w:r>
      <w:r w:rsidR="00EA1F03">
        <w:rPr>
          <w:rStyle w:val="Sprotnaopomba-sklic"/>
          <w:szCs w:val="17"/>
          <w:lang w:val="en-US"/>
        </w:rPr>
        <w:footnoteReference w:id="1"/>
      </w:r>
    </w:p>
    <w:p w14:paraId="0D4D2FCE" w14:textId="35726673" w:rsidR="00EA1F03" w:rsidRDefault="00EA1F03" w:rsidP="00FE5E7D">
      <w:pPr>
        <w:pStyle w:val="Naslov2"/>
        <w:rPr>
          <w:lang w:val="en-US"/>
        </w:rPr>
      </w:pPr>
      <w:r>
        <w:rPr>
          <w:szCs w:val="17"/>
          <w:lang w:val="en-US"/>
        </w:rPr>
        <w:br w:type="page"/>
      </w:r>
      <w:r>
        <w:rPr>
          <w:lang w:val="en-US"/>
        </w:rPr>
        <w:lastRenderedPageBreak/>
        <w:t>2.1.1</w:t>
      </w:r>
      <w:r>
        <w:rPr>
          <w:lang w:val="en-US"/>
        </w:rPr>
        <w:tab/>
      </w:r>
      <w:r w:rsidR="00901BB7">
        <w:rPr>
          <w:lang w:val="en-US"/>
        </w:rPr>
        <w:t>Naslov</w:t>
      </w:r>
      <w:r>
        <w:rPr>
          <w:lang w:val="en-US"/>
        </w:rPr>
        <w:t xml:space="preserve"> 2.1.1</w:t>
      </w:r>
    </w:p>
    <w:p w14:paraId="652FB1E6" w14:textId="77777777" w:rsidR="00EA1F03" w:rsidRPr="00681FE8" w:rsidRDefault="00EA1F03" w:rsidP="00EA1F03">
      <w:pPr>
        <w:rPr>
          <w:lang w:val="en-US"/>
        </w:rPr>
      </w:pPr>
    </w:p>
    <w:p w14:paraId="71C8AA01" w14:textId="404E98B0" w:rsidR="00EA1F03" w:rsidRDefault="00901BB7" w:rsidP="00EA1F03">
      <w:pPr>
        <w:rPr>
          <w:szCs w:val="17"/>
          <w:lang w:val="en-US"/>
        </w:rPr>
      </w:pP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p>
    <w:p w14:paraId="3A2EE652" w14:textId="77777777" w:rsidR="00EA1F03" w:rsidRDefault="00EA1F03" w:rsidP="00EA1F03">
      <w:pPr>
        <w:rPr>
          <w:szCs w:val="17"/>
          <w:lang w:val="en-US"/>
        </w:rPr>
      </w:pPr>
    </w:p>
    <w:p w14:paraId="3446984E" w14:textId="7D9DF4AE" w:rsidR="00EA1F03" w:rsidRDefault="00901BB7" w:rsidP="00EA1F03">
      <w:pPr>
        <w:rPr>
          <w:szCs w:val="17"/>
          <w:lang w:val="en-US"/>
        </w:rPr>
      </w:pP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p>
    <w:p w14:paraId="134DAAE0" w14:textId="77777777" w:rsidR="00EA1F03" w:rsidRDefault="00EA1F03" w:rsidP="00EA1F03">
      <w:pPr>
        <w:rPr>
          <w:lang w:val="en-US"/>
        </w:rPr>
      </w:pPr>
    </w:p>
    <w:p w14:paraId="25A1123E" w14:textId="77777777" w:rsidR="00EA1F03" w:rsidRDefault="00901BB7" w:rsidP="00EA1F03">
      <w:pPr>
        <w:keepNext/>
        <w:jc w:val="center"/>
        <w:rPr>
          <w:noProof/>
          <w:lang w:val="en-US"/>
        </w:rPr>
      </w:pPr>
      <w:r>
        <w:rPr>
          <w:noProof/>
          <w:lang w:val="en-US"/>
        </w:rPr>
        <w:pict w14:anchorId="3ADD22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lika 34" o:spid="_x0000_i1025" type="#_x0000_t75" alt="https://www.um.si/univerza/predstavitev/PublishingImages/Rektorat%20stavba%20%2811%29p.jpg" style="width:196.3pt;height:131.1pt;visibility:visible">
            <v:imagedata r:id="rId9" o:title="Rektorat%20stavba%20%2811%29p"/>
          </v:shape>
        </w:pict>
      </w:r>
    </w:p>
    <w:p w14:paraId="2F459736" w14:textId="77777777" w:rsidR="00EA1F03" w:rsidRDefault="00EA1F03" w:rsidP="00EA1F03">
      <w:pPr>
        <w:keepNext/>
        <w:jc w:val="center"/>
      </w:pPr>
    </w:p>
    <w:p w14:paraId="1BC6BF6C" w14:textId="113B9CDA" w:rsidR="00EA1F03" w:rsidRPr="000354DF" w:rsidRDefault="00901BB7" w:rsidP="00EA1F03">
      <w:pPr>
        <w:pStyle w:val="Tabletitle"/>
      </w:pPr>
      <w:r>
        <w:t>Slika</w:t>
      </w:r>
      <w:r w:rsidR="00EA1F03">
        <w:t xml:space="preserve"> 1: </w:t>
      </w:r>
      <w:r>
        <w:t>Univera v Mariboru</w:t>
      </w:r>
    </w:p>
    <w:p w14:paraId="32AA4CAE" w14:textId="4AF8F63B" w:rsidR="00EA1F03" w:rsidRPr="00FE5E7D" w:rsidRDefault="00901BB7" w:rsidP="00EA1F03">
      <w:pPr>
        <w:pStyle w:val="Napis"/>
        <w:rPr>
          <w:b w:val="0"/>
          <w:sz w:val="14"/>
          <w:szCs w:val="16"/>
        </w:rPr>
      </w:pPr>
      <w:r>
        <w:rPr>
          <w:b w:val="0"/>
          <w:sz w:val="16"/>
          <w:szCs w:val="16"/>
        </w:rPr>
        <w:t>Vir</w:t>
      </w:r>
      <w:r w:rsidR="00EA1F03" w:rsidRPr="00FE5E7D">
        <w:rPr>
          <w:b w:val="0"/>
          <w:sz w:val="16"/>
          <w:szCs w:val="16"/>
        </w:rPr>
        <w:t>: https://www.um.si</w:t>
      </w:r>
    </w:p>
    <w:p w14:paraId="4A4C7CC3" w14:textId="77777777" w:rsidR="00EA1F03" w:rsidRPr="006F24A5" w:rsidRDefault="00EA1F03" w:rsidP="00EA1F03"/>
    <w:p w14:paraId="735B1E9A" w14:textId="665CB32B" w:rsidR="00EA1F03" w:rsidRDefault="00EA1F03" w:rsidP="00EA1F03">
      <w:pPr>
        <w:pStyle w:val="Naslov2"/>
      </w:pPr>
      <w:r>
        <w:t>3</w:t>
      </w:r>
      <w:r>
        <w:tab/>
      </w:r>
      <w:r w:rsidR="00901BB7">
        <w:t>Naslov</w:t>
      </w:r>
      <w:r>
        <w:t xml:space="preserve"> 3</w:t>
      </w:r>
    </w:p>
    <w:p w14:paraId="09B1EB04" w14:textId="77777777" w:rsidR="00EA1F03" w:rsidRDefault="00EA1F03" w:rsidP="00EA1F03"/>
    <w:p w14:paraId="0991AFAE" w14:textId="48A12D0A" w:rsidR="00EA1F03" w:rsidRDefault="00901BB7" w:rsidP="00EA1F03">
      <w:pPr>
        <w:rPr>
          <w:szCs w:val="17"/>
          <w:lang w:val="en-US"/>
        </w:rPr>
      </w:pP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r>
        <w:rPr>
          <w:szCs w:val="17"/>
          <w:lang w:val="en-US"/>
        </w:rPr>
        <w:t xml:space="preserve"> </w:t>
      </w:r>
      <w:r>
        <w:rPr>
          <w:szCs w:val="17"/>
          <w:lang w:val="en-US"/>
        </w:rPr>
        <w:t xml:space="preserve">Vzorčno Besedilo </w:t>
      </w:r>
      <w:r>
        <w:rPr>
          <w:szCs w:val="17"/>
          <w:lang w:val="en-US"/>
        </w:rPr>
        <w:lastRenderedPageBreak/>
        <w:t>Vzorčno Besedilo Vzorčno Besedilo Vzorčno Besedilo Vzorčno Besedilo Vzorčno Besedilo Vzorčno.</w:t>
      </w:r>
      <w:r>
        <w:rPr>
          <w:szCs w:val="17"/>
          <w:lang w:val="en-US"/>
        </w:rPr>
        <w:t xml:space="preserve"> </w:t>
      </w:r>
      <w:r>
        <w:rPr>
          <w:szCs w:val="17"/>
          <w:lang w:val="en-US"/>
        </w:rPr>
        <w:t>Vzorčno Besedilo Vzorčno Besedilo Vzorčno Besedilo Vzorčno Besedilo Vzorčno Besedilo Vzorčno Besedilo Vzorčno.</w:t>
      </w:r>
    </w:p>
    <w:p w14:paraId="350D54AB" w14:textId="77777777" w:rsidR="00EA1F03" w:rsidRDefault="00EA1F03" w:rsidP="00EA1F03">
      <w:pPr>
        <w:rPr>
          <w:szCs w:val="17"/>
          <w:lang w:val="en-US"/>
        </w:rPr>
      </w:pPr>
    </w:p>
    <w:p w14:paraId="5B75EF46" w14:textId="40EEEDE5" w:rsidR="00EA1F03" w:rsidRDefault="00901BB7" w:rsidP="00EA1F03">
      <w:pPr>
        <w:rPr>
          <w:szCs w:val="17"/>
          <w:lang w:val="en-US"/>
        </w:rPr>
      </w:pP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w:t>
      </w:r>
      <w:r>
        <w:rPr>
          <w:szCs w:val="17"/>
          <w:lang w:val="en-US"/>
        </w:rPr>
        <w:t>:</w:t>
      </w:r>
    </w:p>
    <w:p w14:paraId="56693163" w14:textId="77777777" w:rsidR="00EA1F03" w:rsidRDefault="00EA1F03" w:rsidP="00EA1F03">
      <w:pPr>
        <w:rPr>
          <w:szCs w:val="17"/>
          <w:lang w:val="en-US"/>
        </w:rPr>
      </w:pPr>
    </w:p>
    <w:p w14:paraId="1C987E74" w14:textId="77777777" w:rsidR="00EA1F03" w:rsidRPr="000354DF" w:rsidRDefault="00EA1F03" w:rsidP="00EA1F03">
      <w:pPr>
        <w:pStyle w:val="Odstavekseznama"/>
        <w:numPr>
          <w:ilvl w:val="0"/>
          <w:numId w:val="4"/>
        </w:numPr>
        <w:rPr>
          <w:szCs w:val="17"/>
          <w:lang w:val="en-US"/>
        </w:rPr>
      </w:pPr>
      <w:r w:rsidRPr="000354DF">
        <w:rPr>
          <w:szCs w:val="17"/>
          <w:lang w:val="en-US"/>
        </w:rPr>
        <w:t>Sample Text</w:t>
      </w:r>
      <w:r>
        <w:rPr>
          <w:szCs w:val="17"/>
          <w:lang w:val="en-US"/>
        </w:rPr>
        <w:t>,</w:t>
      </w:r>
    </w:p>
    <w:p w14:paraId="2137F9AA" w14:textId="77777777" w:rsidR="00EA1F03" w:rsidRDefault="00EA1F03" w:rsidP="00EA1F03">
      <w:pPr>
        <w:pStyle w:val="Odstavekseznama"/>
        <w:numPr>
          <w:ilvl w:val="0"/>
          <w:numId w:val="4"/>
        </w:numPr>
        <w:rPr>
          <w:szCs w:val="17"/>
          <w:lang w:val="en-US"/>
        </w:rPr>
      </w:pPr>
      <w:r w:rsidRPr="000354DF">
        <w:rPr>
          <w:szCs w:val="17"/>
          <w:lang w:val="en-US"/>
        </w:rPr>
        <w:t>Sample Text.</w:t>
      </w:r>
    </w:p>
    <w:p w14:paraId="7B71BA35" w14:textId="77777777" w:rsidR="00EA1F03" w:rsidRPr="000354DF" w:rsidRDefault="00EA1F03" w:rsidP="00EA1F03">
      <w:pPr>
        <w:pStyle w:val="Odstavekseznama"/>
        <w:ind w:left="0" w:firstLine="0"/>
        <w:rPr>
          <w:szCs w:val="17"/>
          <w:lang w:val="en-US"/>
        </w:rPr>
      </w:pPr>
    </w:p>
    <w:p w14:paraId="55018015" w14:textId="08A4CC10" w:rsidR="00EA1F03" w:rsidRDefault="00901BB7" w:rsidP="00EA1F03">
      <w:pPr>
        <w:rPr>
          <w:szCs w:val="17"/>
          <w:lang w:val="en-US"/>
        </w:rPr>
      </w:pPr>
      <w:r>
        <w:rPr>
          <w:szCs w:val="17"/>
          <w:lang w:val="en-US"/>
        </w:rPr>
        <w:t>Vzorčno Besedilo Vzorčno Besedilo Vzorčno Besedilo Vzorčno Besedilo Vzorčno Besedilo Vzorčno Besedilo Vzorčno.</w:t>
      </w:r>
    </w:p>
    <w:p w14:paraId="359B9725" w14:textId="77777777" w:rsidR="00EA1F03" w:rsidRDefault="00EA1F03" w:rsidP="00EA1F03">
      <w:pPr>
        <w:rPr>
          <w:szCs w:val="17"/>
          <w:lang w:val="en-US"/>
        </w:rPr>
      </w:pPr>
    </w:p>
    <w:p w14:paraId="2D024766" w14:textId="6FD4BFBB" w:rsidR="00EA1F03" w:rsidRDefault="00EA1F03" w:rsidP="00EA1F03">
      <w:pPr>
        <w:pStyle w:val="Tabletitle"/>
      </w:pPr>
      <w:r w:rsidRPr="000354DF">
        <w:t>T</w:t>
      </w:r>
      <w:r w:rsidR="00901BB7">
        <w:t>abela</w:t>
      </w:r>
      <w:r w:rsidRPr="000354DF">
        <w:t xml:space="preserve"> 1: </w:t>
      </w:r>
      <w:r w:rsidR="00901BB7">
        <w:t>Vzorčna tabela</w:t>
      </w:r>
    </w:p>
    <w:p w14:paraId="4B79EF8B" w14:textId="77777777" w:rsidR="00EA1F03" w:rsidRPr="000354DF" w:rsidRDefault="00EA1F03" w:rsidP="00EA1F03">
      <w:pPr>
        <w:pStyle w:val="Tabletitle"/>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2153"/>
        <w:gridCol w:w="2154"/>
        <w:gridCol w:w="2154"/>
      </w:tblGrid>
      <w:tr w:rsidR="00EA1F03" w:rsidRPr="005520DC" w14:paraId="57611DF3" w14:textId="77777777" w:rsidTr="00383E3D">
        <w:tc>
          <w:tcPr>
            <w:tcW w:w="508" w:type="dxa"/>
            <w:shd w:val="clear" w:color="auto" w:fill="auto"/>
          </w:tcPr>
          <w:p w14:paraId="1FE77905" w14:textId="77777777" w:rsidR="00EA1F03" w:rsidRPr="005520DC" w:rsidRDefault="00EA1F03" w:rsidP="00D643A8">
            <w:pPr>
              <w:rPr>
                <w:sz w:val="20"/>
                <w:szCs w:val="20"/>
              </w:rPr>
            </w:pPr>
          </w:p>
        </w:tc>
        <w:tc>
          <w:tcPr>
            <w:tcW w:w="2153" w:type="dxa"/>
            <w:shd w:val="clear" w:color="auto" w:fill="auto"/>
          </w:tcPr>
          <w:p w14:paraId="0E1A8046" w14:textId="77777777" w:rsidR="00EA1F03" w:rsidRPr="005520DC" w:rsidRDefault="00EA1F03" w:rsidP="00D643A8">
            <w:pPr>
              <w:jc w:val="center"/>
              <w:rPr>
                <w:b/>
                <w:sz w:val="20"/>
                <w:szCs w:val="20"/>
              </w:rPr>
            </w:pPr>
            <w:r w:rsidRPr="005520DC">
              <w:rPr>
                <w:b/>
                <w:sz w:val="20"/>
                <w:szCs w:val="20"/>
              </w:rPr>
              <w:t>Snov 1</w:t>
            </w:r>
          </w:p>
        </w:tc>
        <w:tc>
          <w:tcPr>
            <w:tcW w:w="2154" w:type="dxa"/>
            <w:shd w:val="clear" w:color="auto" w:fill="auto"/>
          </w:tcPr>
          <w:p w14:paraId="29B7AD89" w14:textId="77777777" w:rsidR="00EA1F03" w:rsidRPr="005520DC" w:rsidRDefault="00EA1F03" w:rsidP="00D643A8">
            <w:pPr>
              <w:jc w:val="center"/>
              <w:rPr>
                <w:b/>
                <w:sz w:val="20"/>
                <w:szCs w:val="20"/>
              </w:rPr>
            </w:pPr>
            <w:r w:rsidRPr="005520DC">
              <w:rPr>
                <w:b/>
                <w:sz w:val="20"/>
                <w:szCs w:val="20"/>
              </w:rPr>
              <w:t>Snov 2</w:t>
            </w:r>
          </w:p>
        </w:tc>
        <w:tc>
          <w:tcPr>
            <w:tcW w:w="2154" w:type="dxa"/>
            <w:shd w:val="clear" w:color="auto" w:fill="auto"/>
          </w:tcPr>
          <w:p w14:paraId="06892BC7" w14:textId="77777777" w:rsidR="00EA1F03" w:rsidRPr="005520DC" w:rsidRDefault="00EA1F03" w:rsidP="00D643A8">
            <w:pPr>
              <w:jc w:val="center"/>
              <w:rPr>
                <w:b/>
                <w:sz w:val="20"/>
                <w:szCs w:val="20"/>
              </w:rPr>
            </w:pPr>
            <w:r w:rsidRPr="005520DC">
              <w:rPr>
                <w:b/>
                <w:sz w:val="20"/>
                <w:szCs w:val="20"/>
              </w:rPr>
              <w:t>Snov 3</w:t>
            </w:r>
          </w:p>
        </w:tc>
      </w:tr>
      <w:tr w:rsidR="00EA1F03" w:rsidRPr="005520DC" w14:paraId="5FD7E2E5" w14:textId="77777777" w:rsidTr="00383E3D">
        <w:tc>
          <w:tcPr>
            <w:tcW w:w="508" w:type="dxa"/>
            <w:shd w:val="clear" w:color="auto" w:fill="auto"/>
          </w:tcPr>
          <w:p w14:paraId="43C6D702" w14:textId="77777777" w:rsidR="00EA1F03" w:rsidRPr="005520DC" w:rsidRDefault="00EA1F03" w:rsidP="00D643A8">
            <w:pPr>
              <w:rPr>
                <w:b/>
                <w:sz w:val="20"/>
                <w:szCs w:val="20"/>
              </w:rPr>
            </w:pPr>
            <w:r w:rsidRPr="005520DC">
              <w:rPr>
                <w:b/>
                <w:sz w:val="20"/>
                <w:szCs w:val="20"/>
              </w:rPr>
              <w:t>50%</w:t>
            </w:r>
          </w:p>
        </w:tc>
        <w:tc>
          <w:tcPr>
            <w:tcW w:w="2153" w:type="dxa"/>
            <w:shd w:val="clear" w:color="auto" w:fill="auto"/>
          </w:tcPr>
          <w:p w14:paraId="3E333880" w14:textId="77777777" w:rsidR="00EA1F03" w:rsidRPr="005520DC" w:rsidRDefault="00EA1F03" w:rsidP="00D643A8">
            <w:pPr>
              <w:jc w:val="center"/>
              <w:rPr>
                <w:sz w:val="20"/>
                <w:szCs w:val="20"/>
              </w:rPr>
            </w:pPr>
            <w:r w:rsidRPr="005520DC">
              <w:rPr>
                <w:sz w:val="20"/>
                <w:szCs w:val="20"/>
              </w:rPr>
              <w:t>10</w:t>
            </w:r>
            <w:r w:rsidRPr="005520DC">
              <w:rPr>
                <w:sz w:val="20"/>
                <w:szCs w:val="20"/>
                <w:vertAlign w:val="superscript"/>
              </w:rPr>
              <w:t xml:space="preserve">5 </w:t>
            </w:r>
            <w:r w:rsidRPr="005520DC">
              <w:rPr>
                <w:sz w:val="20"/>
                <w:szCs w:val="20"/>
              </w:rPr>
              <w:t>Pa</w:t>
            </w:r>
          </w:p>
        </w:tc>
        <w:tc>
          <w:tcPr>
            <w:tcW w:w="2154" w:type="dxa"/>
            <w:shd w:val="clear" w:color="auto" w:fill="auto"/>
          </w:tcPr>
          <w:p w14:paraId="4E0B58FF" w14:textId="77777777" w:rsidR="00EA1F03" w:rsidRPr="005520DC" w:rsidRDefault="00EA1F03" w:rsidP="00D643A8">
            <w:pPr>
              <w:jc w:val="center"/>
              <w:rPr>
                <w:sz w:val="20"/>
                <w:szCs w:val="20"/>
              </w:rPr>
            </w:pPr>
            <w:r w:rsidRPr="005520DC">
              <w:rPr>
                <w:sz w:val="20"/>
                <w:szCs w:val="20"/>
              </w:rPr>
              <w:t>10</w:t>
            </w:r>
            <w:r w:rsidRPr="005520DC">
              <w:rPr>
                <w:sz w:val="20"/>
                <w:szCs w:val="20"/>
                <w:vertAlign w:val="superscript"/>
              </w:rPr>
              <w:t xml:space="preserve">5 </w:t>
            </w:r>
            <w:r w:rsidRPr="005520DC">
              <w:rPr>
                <w:sz w:val="20"/>
                <w:szCs w:val="20"/>
              </w:rPr>
              <w:t>Pa</w:t>
            </w:r>
          </w:p>
        </w:tc>
        <w:tc>
          <w:tcPr>
            <w:tcW w:w="2154" w:type="dxa"/>
            <w:shd w:val="clear" w:color="auto" w:fill="auto"/>
          </w:tcPr>
          <w:p w14:paraId="246207F4" w14:textId="77777777" w:rsidR="00EA1F03" w:rsidRPr="005520DC" w:rsidRDefault="00EA1F03" w:rsidP="00D643A8">
            <w:pPr>
              <w:jc w:val="center"/>
              <w:rPr>
                <w:sz w:val="20"/>
                <w:szCs w:val="20"/>
              </w:rPr>
            </w:pPr>
            <w:r w:rsidRPr="005520DC">
              <w:rPr>
                <w:sz w:val="20"/>
                <w:szCs w:val="20"/>
              </w:rPr>
              <w:t>11</w:t>
            </w:r>
            <w:r w:rsidRPr="005520DC">
              <w:rPr>
                <w:sz w:val="20"/>
                <w:szCs w:val="20"/>
                <w:vertAlign w:val="superscript"/>
              </w:rPr>
              <w:t xml:space="preserve">5 </w:t>
            </w:r>
            <w:r w:rsidRPr="005520DC">
              <w:rPr>
                <w:sz w:val="20"/>
                <w:szCs w:val="20"/>
              </w:rPr>
              <w:t>Pa</w:t>
            </w:r>
          </w:p>
        </w:tc>
      </w:tr>
      <w:tr w:rsidR="00EA1F03" w:rsidRPr="005520DC" w14:paraId="106024F9" w14:textId="77777777" w:rsidTr="00383E3D">
        <w:tc>
          <w:tcPr>
            <w:tcW w:w="508" w:type="dxa"/>
            <w:shd w:val="clear" w:color="auto" w:fill="auto"/>
          </w:tcPr>
          <w:p w14:paraId="7828616D" w14:textId="77777777" w:rsidR="00EA1F03" w:rsidRPr="005520DC" w:rsidRDefault="00EA1F03" w:rsidP="00D643A8">
            <w:pPr>
              <w:rPr>
                <w:b/>
                <w:sz w:val="20"/>
                <w:szCs w:val="20"/>
              </w:rPr>
            </w:pPr>
            <w:r w:rsidRPr="005520DC">
              <w:rPr>
                <w:b/>
                <w:sz w:val="20"/>
                <w:szCs w:val="20"/>
              </w:rPr>
              <w:t>70%</w:t>
            </w:r>
          </w:p>
        </w:tc>
        <w:tc>
          <w:tcPr>
            <w:tcW w:w="2153" w:type="dxa"/>
            <w:shd w:val="clear" w:color="auto" w:fill="auto"/>
          </w:tcPr>
          <w:p w14:paraId="402E8490" w14:textId="77777777" w:rsidR="00EA1F03" w:rsidRPr="005520DC" w:rsidRDefault="00EA1F03" w:rsidP="00D643A8">
            <w:pPr>
              <w:jc w:val="center"/>
              <w:rPr>
                <w:sz w:val="20"/>
                <w:szCs w:val="20"/>
              </w:rPr>
            </w:pPr>
            <w:r w:rsidRPr="005520DC">
              <w:rPr>
                <w:sz w:val="20"/>
                <w:szCs w:val="20"/>
              </w:rPr>
              <w:t>10</w:t>
            </w:r>
            <w:r w:rsidRPr="005520DC">
              <w:rPr>
                <w:sz w:val="20"/>
                <w:szCs w:val="20"/>
                <w:vertAlign w:val="superscript"/>
              </w:rPr>
              <w:t xml:space="preserve">6 </w:t>
            </w:r>
            <w:r w:rsidRPr="005520DC">
              <w:rPr>
                <w:sz w:val="20"/>
                <w:szCs w:val="20"/>
              </w:rPr>
              <w:t>Pa</w:t>
            </w:r>
          </w:p>
        </w:tc>
        <w:tc>
          <w:tcPr>
            <w:tcW w:w="2154" w:type="dxa"/>
            <w:shd w:val="clear" w:color="auto" w:fill="auto"/>
          </w:tcPr>
          <w:p w14:paraId="53A06CCA" w14:textId="77777777" w:rsidR="00EA1F03" w:rsidRPr="005520DC" w:rsidRDefault="00EA1F03" w:rsidP="00D643A8">
            <w:pPr>
              <w:jc w:val="center"/>
              <w:rPr>
                <w:sz w:val="20"/>
                <w:szCs w:val="20"/>
              </w:rPr>
            </w:pPr>
            <w:r w:rsidRPr="005520DC">
              <w:rPr>
                <w:sz w:val="20"/>
                <w:szCs w:val="20"/>
              </w:rPr>
              <w:t>13</w:t>
            </w:r>
            <w:r w:rsidRPr="005520DC">
              <w:rPr>
                <w:sz w:val="20"/>
                <w:szCs w:val="20"/>
                <w:vertAlign w:val="superscript"/>
              </w:rPr>
              <w:t xml:space="preserve">6 </w:t>
            </w:r>
            <w:r w:rsidRPr="005520DC">
              <w:rPr>
                <w:sz w:val="20"/>
                <w:szCs w:val="20"/>
              </w:rPr>
              <w:t>Pa</w:t>
            </w:r>
          </w:p>
        </w:tc>
        <w:tc>
          <w:tcPr>
            <w:tcW w:w="2154" w:type="dxa"/>
            <w:shd w:val="clear" w:color="auto" w:fill="auto"/>
          </w:tcPr>
          <w:p w14:paraId="4C7A717A" w14:textId="77777777" w:rsidR="00EA1F03" w:rsidRPr="005520DC" w:rsidRDefault="00EA1F03" w:rsidP="00D643A8">
            <w:pPr>
              <w:jc w:val="center"/>
              <w:rPr>
                <w:sz w:val="20"/>
                <w:szCs w:val="20"/>
              </w:rPr>
            </w:pPr>
            <w:r w:rsidRPr="005520DC">
              <w:rPr>
                <w:sz w:val="20"/>
                <w:szCs w:val="20"/>
              </w:rPr>
              <w:t>12</w:t>
            </w:r>
            <w:r w:rsidRPr="005520DC">
              <w:rPr>
                <w:sz w:val="20"/>
                <w:szCs w:val="20"/>
                <w:vertAlign w:val="superscript"/>
              </w:rPr>
              <w:t xml:space="preserve">5 </w:t>
            </w:r>
            <w:r w:rsidRPr="005520DC">
              <w:rPr>
                <w:sz w:val="20"/>
                <w:szCs w:val="20"/>
              </w:rPr>
              <w:t>Pa</w:t>
            </w:r>
          </w:p>
        </w:tc>
      </w:tr>
    </w:tbl>
    <w:p w14:paraId="53771B27" w14:textId="6519DADB" w:rsidR="00EA1F03" w:rsidRPr="00F05A9D" w:rsidRDefault="0067457F" w:rsidP="00EA1F03">
      <w:pPr>
        <w:rPr>
          <w:sz w:val="16"/>
          <w:szCs w:val="17"/>
          <w:lang w:val="en-US"/>
        </w:rPr>
      </w:pPr>
      <w:r>
        <w:rPr>
          <w:sz w:val="16"/>
          <w:szCs w:val="17"/>
          <w:lang w:val="en-US"/>
        </w:rPr>
        <w:t>Vir</w:t>
      </w:r>
      <w:r w:rsidR="00EA1F03" w:rsidRPr="00F05A9D">
        <w:rPr>
          <w:sz w:val="16"/>
          <w:szCs w:val="17"/>
          <w:lang w:val="en-US"/>
        </w:rPr>
        <w:t>: www.um.si</w:t>
      </w:r>
    </w:p>
    <w:p w14:paraId="1B5997F0" w14:textId="77777777" w:rsidR="00EA1F03" w:rsidRDefault="00EA1F03" w:rsidP="00EA1F03">
      <w:pPr>
        <w:rPr>
          <w:szCs w:val="17"/>
          <w:lang w:val="en-US"/>
        </w:rPr>
      </w:pPr>
    </w:p>
    <w:p w14:paraId="572693D3" w14:textId="7B22B533" w:rsidR="00EA1F03" w:rsidRDefault="00901BB7" w:rsidP="00EA1F03">
      <w:pPr>
        <w:rPr>
          <w:szCs w:val="17"/>
          <w:lang w:val="en-US"/>
        </w:rPr>
      </w:pP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p>
    <w:p w14:paraId="7E01E3FC" w14:textId="77777777" w:rsidR="00EA1F03" w:rsidRDefault="00EA1F03" w:rsidP="00EA1F03"/>
    <w:p w14:paraId="29942EB0" w14:textId="77777777" w:rsidR="00EA1F03" w:rsidRPr="00455D4B" w:rsidRDefault="00EA1F03" w:rsidP="00EA1F03">
      <w:pPr>
        <w:ind w:firstLine="567"/>
      </w:pPr>
      <w:r w:rsidRPr="00EA1F03">
        <w:rPr>
          <w:rFonts w:eastAsia="Times New Roman"/>
        </w:rPr>
        <w:fldChar w:fldCharType="begin"/>
      </w:r>
      <w:r w:rsidRPr="00EA1F03">
        <w:rPr>
          <w:rFonts w:eastAsia="Times New Roman"/>
        </w:rPr>
        <w:instrText xml:space="preserve"> QUOTE </w:instrText>
      </w:r>
      <w:r w:rsidR="00000000">
        <w:rPr>
          <w:position w:val="-11"/>
        </w:rPr>
        <w:pict w14:anchorId="50747F8C">
          <v:shape id="_x0000_i1026" type="#_x0000_t75" style="width:42.1pt;height:15.6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doNotEmbedSystemFonts/&gt;&lt;w:mirrorMargins/&gt;&lt;w:defaultTabStop w:val=&quot;708&quot;/&gt;&lt;w:hyphenationZone w:val=&quot;425&quot;/&gt;&lt;w:evenAndOddHeaders/&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9F52B8&quot;/&gt;&lt;wsp:rsid wsp:val=&quot;000539E9&quot;/&gt;&lt;wsp:rsid wsp:val=&quot;001540ED&quot;/&gt;&lt;wsp:rsid wsp:val=&quot;00195532&quot;/&gt;&lt;wsp:rsid wsp:val=&quot;001D2A6E&quot;/&gt;&lt;wsp:rsid wsp:val=&quot;001D6AED&quot;/&gt;&lt;wsp:rsid wsp:val=&quot;00217366&quot;/&gt;&lt;wsp:rsid wsp:val=&quot;002214CC&quot;/&gt;&lt;wsp:rsid wsp:val=&quot;002239D7&quot;/&gt;&lt;wsp:rsid wsp:val=&quot;002420A8&quot;/&gt;&lt;wsp:rsid wsp:val=&quot;002561BF&quot;/&gt;&lt;wsp:rsid wsp:val=&quot;00274B85&quot;/&gt;&lt;wsp:rsid wsp:val=&quot;002B051D&quot;/&gt;&lt;wsp:rsid wsp:val=&quot;00305ECA&quot;/&gt;&lt;wsp:rsid wsp:val=&quot;0031488A&quot;/&gt;&lt;wsp:rsid wsp:val=&quot;00324E7E&quot;/&gt;&lt;wsp:rsid wsp:val=&quot;00330C13&quot;/&gt;&lt;wsp:rsid wsp:val=&quot;00356539&quot;/&gt;&lt;wsp:rsid wsp:val=&quot;00384367&quot;/&gt;&lt;wsp:rsid wsp:val=&quot;003B2F60&quot;/&gt;&lt;wsp:rsid wsp:val=&quot;00411A79&quot;/&gt;&lt;wsp:rsid wsp:val=&quot;00453C9A&quot;/&gt;&lt;wsp:rsid wsp:val=&quot;004E2A11&quot;/&gt;&lt;wsp:rsid wsp:val=&quot;00501BEE&quot;/&gt;&lt;wsp:rsid wsp:val=&quot;005656B5&quot;/&gt;&lt;wsp:rsid wsp:val=&quot;00576728&quot;/&gt;&lt;wsp:rsid wsp:val=&quot;005778E6&quot;/&gt;&lt;wsp:rsid wsp:val=&quot;005A32BE&quot;/&gt;&lt;wsp:rsid wsp:val=&quot;005C0D6E&quot;/&gt;&lt;wsp:rsid wsp:val=&quot;00637B26&quot;/&gt;&lt;wsp:rsid wsp:val=&quot;00645DD6&quot;/&gt;&lt;wsp:rsid wsp:val=&quot;00646158&quot;/&gt;&lt;wsp:rsid wsp:val=&quot;006A2E78&quot;/&gt;&lt;wsp:rsid wsp:val=&quot;006A4E14&quot;/&gt;&lt;wsp:rsid wsp:val=&quot;006A607D&quot;/&gt;&lt;wsp:rsid wsp:val=&quot;006B3259&quot;/&gt;&lt;wsp:rsid wsp:val=&quot;006D6131&quot;/&gt;&lt;wsp:rsid wsp:val=&quot;006D6F75&quot;/&gt;&lt;wsp:rsid wsp:val=&quot;00700B2E&quot;/&gt;&lt;wsp:rsid wsp:val=&quot;00706B8E&quot;/&gt;&lt;wsp:rsid wsp:val=&quot;00766B7B&quot;/&gt;&lt;wsp:rsid wsp:val=&quot;00781FAF&quot;/&gt;&lt;wsp:rsid wsp:val=&quot;00815ADF&quot;/&gt;&lt;wsp:rsid wsp:val=&quot;00821D0A&quot;/&gt;&lt;wsp:rsid wsp:val=&quot;008271A2&quot;/&gt;&lt;wsp:rsid wsp:val=&quot;0087149F&quot;/&gt;&lt;wsp:rsid wsp:val=&quot;008969AA&quot;/&gt;&lt;wsp:rsid wsp:val=&quot;008D0986&quot;/&gt;&lt;wsp:rsid wsp:val=&quot;00902B3F&quot;/&gt;&lt;wsp:rsid wsp:val=&quot;009125A4&quot;/&gt;&lt;wsp:rsid wsp:val=&quot;00921468&quot;/&gt;&lt;wsp:rsid wsp:val=&quot;00960111&quot;/&gt;&lt;wsp:rsid wsp:val=&quot;009625F5&quot;/&gt;&lt;wsp:rsid wsp:val=&quot;00974DC3&quot;/&gt;&lt;wsp:rsid wsp:val=&quot;00995FB3&quot;/&gt;&lt;wsp:rsid wsp:val=&quot;009F52B8&quot;/&gt;&lt;wsp:rsid wsp:val=&quot;00A0698F&quot;/&gt;&lt;wsp:rsid wsp:val=&quot;00A075AE&quot;/&gt;&lt;wsp:rsid wsp:val=&quot;00A544F4&quot;/&gt;&lt;wsp:rsid wsp:val=&quot;00A81850&quot;/&gt;&lt;wsp:rsid wsp:val=&quot;00AA2AC1&quot;/&gt;&lt;wsp:rsid wsp:val=&quot;00B553D9&quot;/&gt;&lt;wsp:rsid wsp:val=&quot;00BB57DC&quot;/&gt;&lt;wsp:rsid wsp:val=&quot;00BE50B5&quot;/&gt;&lt;wsp:rsid wsp:val=&quot;00BE62D4&quot;/&gt;&lt;wsp:rsid wsp:val=&quot;00BE7B91&quot;/&gt;&lt;wsp:rsid wsp:val=&quot;00C02BF3&quot;/&gt;&lt;wsp:rsid wsp:val=&quot;00C26408&quot;/&gt;&lt;wsp:rsid wsp:val=&quot;00C43E93&quot;/&gt;&lt;wsp:rsid wsp:val=&quot;00C64635&quot;/&gt;&lt;wsp:rsid wsp:val=&quot;00C86579&quot;/&gt;&lt;wsp:rsid wsp:val=&quot;00CB2A55&quot;/&gt;&lt;wsp:rsid wsp:val=&quot;00CD4910&quot;/&gt;&lt;wsp:rsid wsp:val=&quot;00D62ACF&quot;/&gt;&lt;wsp:rsid wsp:val=&quot;00DA29A9&quot;/&gt;&lt;wsp:rsid wsp:val=&quot;00DE0475&quot;/&gt;&lt;wsp:rsid wsp:val=&quot;00DF6F70&quot;/&gt;&lt;wsp:rsid wsp:val=&quot;00E03401&quot;/&gt;&lt;wsp:rsid wsp:val=&quot;00E05477&quot;/&gt;&lt;wsp:rsid wsp:val=&quot;00E47275&quot;/&gt;&lt;wsp:rsid wsp:val=&quot;00E91E39&quot;/&gt;&lt;wsp:rsid wsp:val=&quot;00EF1D17&quot;/&gt;&lt;wsp:rsid wsp:val=&quot;00F27B7C&quot;/&gt;&lt;wsp:rsid wsp:val=&quot;00F46F06&quot;/&gt;&lt;wsp:rsid wsp:val=&quot;00FB18FB&quot;/&gt;&lt;wsp:rsid wsp:val=&quot;00FB4392&quot;/&gt;&lt;wsp:rsid wsp:val=&quot;00FC1608&quot;/&gt;&lt;wsp:rsid wsp:val=&quot;00FC1E3E&quot;/&gt;&lt;wsp:rsid wsp:val=&quot;00FE58C9&quot;/&gt;&lt;/wsp:rsids&gt;&lt;/w:docPr&gt;&lt;w:body&gt;&lt;wx:sect&gt;&lt;w:p wsp:rsidR=&quot;00000000&quot; wsp:rsidRDefault=&quot;00D62ACF&quot; wsp:rsidP=&quot;00D62ACF&quot;&gt;&lt;m:oMathPara&gt;&lt;m:oMath&gt;&lt;m:r&gt;&lt;w:rPr&gt;&lt;w:rFonts w:ascii=&quot;Cambria Math&quot; w:h-ansi=&quot;Cambria Math&quot;/&gt;&lt;wx:font wx:val=&quot;Cambria Math&quot;/&gt;&lt;w:i/&gt;&lt;/w:rPr&gt;&lt;m:t&gt;p= Ďgh&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EA1F03">
        <w:rPr>
          <w:rFonts w:eastAsia="Times New Roman"/>
        </w:rPr>
        <w:instrText xml:space="preserve"> </w:instrText>
      </w:r>
      <w:r w:rsidRPr="00EA1F03">
        <w:rPr>
          <w:rFonts w:eastAsia="Times New Roman"/>
        </w:rPr>
        <w:fldChar w:fldCharType="separate"/>
      </w:r>
      <w:r w:rsidR="00000000">
        <w:rPr>
          <w:position w:val="-11"/>
        </w:rPr>
        <w:pict w14:anchorId="204DF2FB">
          <v:shape id="_x0000_i1027" type="#_x0000_t75" style="width:42.1pt;height:15.6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doNotEmbedSystemFonts/&gt;&lt;w:mirrorMargins/&gt;&lt;w:defaultTabStop w:val=&quot;708&quot;/&gt;&lt;w:hyphenationZone w:val=&quot;425&quot;/&gt;&lt;w:evenAndOddHeaders/&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9F52B8&quot;/&gt;&lt;wsp:rsid wsp:val=&quot;000539E9&quot;/&gt;&lt;wsp:rsid wsp:val=&quot;001540ED&quot;/&gt;&lt;wsp:rsid wsp:val=&quot;00195532&quot;/&gt;&lt;wsp:rsid wsp:val=&quot;001D2A6E&quot;/&gt;&lt;wsp:rsid wsp:val=&quot;001D6AED&quot;/&gt;&lt;wsp:rsid wsp:val=&quot;00217366&quot;/&gt;&lt;wsp:rsid wsp:val=&quot;002214CC&quot;/&gt;&lt;wsp:rsid wsp:val=&quot;002239D7&quot;/&gt;&lt;wsp:rsid wsp:val=&quot;002420A8&quot;/&gt;&lt;wsp:rsid wsp:val=&quot;002561BF&quot;/&gt;&lt;wsp:rsid wsp:val=&quot;00274B85&quot;/&gt;&lt;wsp:rsid wsp:val=&quot;002B051D&quot;/&gt;&lt;wsp:rsid wsp:val=&quot;00305ECA&quot;/&gt;&lt;wsp:rsid wsp:val=&quot;0031488A&quot;/&gt;&lt;wsp:rsid wsp:val=&quot;00324E7E&quot;/&gt;&lt;wsp:rsid wsp:val=&quot;00330C13&quot;/&gt;&lt;wsp:rsid wsp:val=&quot;00356539&quot;/&gt;&lt;wsp:rsid wsp:val=&quot;00384367&quot;/&gt;&lt;wsp:rsid wsp:val=&quot;003B2F60&quot;/&gt;&lt;wsp:rsid wsp:val=&quot;00411A79&quot;/&gt;&lt;wsp:rsid wsp:val=&quot;00453C9A&quot;/&gt;&lt;wsp:rsid wsp:val=&quot;004E2A11&quot;/&gt;&lt;wsp:rsid wsp:val=&quot;00501BEE&quot;/&gt;&lt;wsp:rsid wsp:val=&quot;005656B5&quot;/&gt;&lt;wsp:rsid wsp:val=&quot;00576728&quot;/&gt;&lt;wsp:rsid wsp:val=&quot;005778E6&quot;/&gt;&lt;wsp:rsid wsp:val=&quot;005A32BE&quot;/&gt;&lt;wsp:rsid wsp:val=&quot;005C0D6E&quot;/&gt;&lt;wsp:rsid wsp:val=&quot;00637B26&quot;/&gt;&lt;wsp:rsid wsp:val=&quot;00645DD6&quot;/&gt;&lt;wsp:rsid wsp:val=&quot;00646158&quot;/&gt;&lt;wsp:rsid wsp:val=&quot;006A2E78&quot;/&gt;&lt;wsp:rsid wsp:val=&quot;006A4E14&quot;/&gt;&lt;wsp:rsid wsp:val=&quot;006A607D&quot;/&gt;&lt;wsp:rsid wsp:val=&quot;006B3259&quot;/&gt;&lt;wsp:rsid wsp:val=&quot;006D6131&quot;/&gt;&lt;wsp:rsid wsp:val=&quot;006D6F75&quot;/&gt;&lt;wsp:rsid wsp:val=&quot;00700B2E&quot;/&gt;&lt;wsp:rsid wsp:val=&quot;00706B8E&quot;/&gt;&lt;wsp:rsid wsp:val=&quot;00766B7B&quot;/&gt;&lt;wsp:rsid wsp:val=&quot;00781FAF&quot;/&gt;&lt;wsp:rsid wsp:val=&quot;00815ADF&quot;/&gt;&lt;wsp:rsid wsp:val=&quot;00821D0A&quot;/&gt;&lt;wsp:rsid wsp:val=&quot;008271A2&quot;/&gt;&lt;wsp:rsid wsp:val=&quot;0087149F&quot;/&gt;&lt;wsp:rsid wsp:val=&quot;008969AA&quot;/&gt;&lt;wsp:rsid wsp:val=&quot;008D0986&quot;/&gt;&lt;wsp:rsid wsp:val=&quot;00902B3F&quot;/&gt;&lt;wsp:rsid wsp:val=&quot;009125A4&quot;/&gt;&lt;wsp:rsid wsp:val=&quot;00921468&quot;/&gt;&lt;wsp:rsid wsp:val=&quot;00960111&quot;/&gt;&lt;wsp:rsid wsp:val=&quot;009625F5&quot;/&gt;&lt;wsp:rsid wsp:val=&quot;00974DC3&quot;/&gt;&lt;wsp:rsid wsp:val=&quot;00995FB3&quot;/&gt;&lt;wsp:rsid wsp:val=&quot;009F52B8&quot;/&gt;&lt;wsp:rsid wsp:val=&quot;00A0698F&quot;/&gt;&lt;wsp:rsid wsp:val=&quot;00A075AE&quot;/&gt;&lt;wsp:rsid wsp:val=&quot;00A544F4&quot;/&gt;&lt;wsp:rsid wsp:val=&quot;00A81850&quot;/&gt;&lt;wsp:rsid wsp:val=&quot;00AA2AC1&quot;/&gt;&lt;wsp:rsid wsp:val=&quot;00B553D9&quot;/&gt;&lt;wsp:rsid wsp:val=&quot;00BB57DC&quot;/&gt;&lt;wsp:rsid wsp:val=&quot;00BE50B5&quot;/&gt;&lt;wsp:rsid wsp:val=&quot;00BE62D4&quot;/&gt;&lt;wsp:rsid wsp:val=&quot;00BE7B91&quot;/&gt;&lt;wsp:rsid wsp:val=&quot;00C02BF3&quot;/&gt;&lt;wsp:rsid wsp:val=&quot;00C26408&quot;/&gt;&lt;wsp:rsid wsp:val=&quot;00C43E93&quot;/&gt;&lt;wsp:rsid wsp:val=&quot;00C64635&quot;/&gt;&lt;wsp:rsid wsp:val=&quot;00C86579&quot;/&gt;&lt;wsp:rsid wsp:val=&quot;00CB2A55&quot;/&gt;&lt;wsp:rsid wsp:val=&quot;00CD4910&quot;/&gt;&lt;wsp:rsid wsp:val=&quot;00D62ACF&quot;/&gt;&lt;wsp:rsid wsp:val=&quot;00DA29A9&quot;/&gt;&lt;wsp:rsid wsp:val=&quot;00DE0475&quot;/&gt;&lt;wsp:rsid wsp:val=&quot;00DF6F70&quot;/&gt;&lt;wsp:rsid wsp:val=&quot;00E03401&quot;/&gt;&lt;wsp:rsid wsp:val=&quot;00E05477&quot;/&gt;&lt;wsp:rsid wsp:val=&quot;00E47275&quot;/&gt;&lt;wsp:rsid wsp:val=&quot;00E91E39&quot;/&gt;&lt;wsp:rsid wsp:val=&quot;00EF1D17&quot;/&gt;&lt;wsp:rsid wsp:val=&quot;00F27B7C&quot;/&gt;&lt;wsp:rsid wsp:val=&quot;00F46F06&quot;/&gt;&lt;wsp:rsid wsp:val=&quot;00FB18FB&quot;/&gt;&lt;wsp:rsid wsp:val=&quot;00FB4392&quot;/&gt;&lt;wsp:rsid wsp:val=&quot;00FC1608&quot;/&gt;&lt;wsp:rsid wsp:val=&quot;00FC1E3E&quot;/&gt;&lt;wsp:rsid wsp:val=&quot;00FE58C9&quot;/&gt;&lt;/wsp:rsids&gt;&lt;/w:docPr&gt;&lt;w:body&gt;&lt;wx:sect&gt;&lt;w:p wsp:rsidR=&quot;00000000&quot; wsp:rsidRDefault=&quot;00D62ACF&quot; wsp:rsidP=&quot;00D62ACF&quot;&gt;&lt;m:oMathPara&gt;&lt;m:oMath&gt;&lt;m:r&gt;&lt;w:rPr&gt;&lt;w:rFonts w:ascii=&quot;Cambria Math&quot; w:h-ansi=&quot;Cambria Math&quot;/&gt;&lt;wx:font wx:val=&quot;Cambria Math&quot;/&gt;&lt;w:i/&gt;&lt;/w:rPr&gt;&lt;m:t&gt;p= Ďgh&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EA1F03">
        <w:rPr>
          <w:rFonts w:eastAsia="Times New Roman"/>
        </w:rPr>
        <w:fldChar w:fldCharType="end"/>
      </w:r>
      <w:r w:rsidRPr="00E91E39">
        <w:rPr>
          <w:rFonts w:eastAsia="Times New Roman"/>
        </w:rPr>
        <w:tab/>
      </w:r>
      <w:r w:rsidRPr="00E91E39">
        <w:rPr>
          <w:rFonts w:eastAsia="Times New Roman"/>
        </w:rPr>
        <w:tab/>
      </w:r>
      <w:r w:rsidRPr="00E91E39">
        <w:rPr>
          <w:rFonts w:eastAsia="Times New Roman"/>
        </w:rPr>
        <w:tab/>
      </w:r>
      <w:r w:rsidRPr="00E91E39">
        <w:rPr>
          <w:rFonts w:eastAsia="Times New Roman"/>
        </w:rPr>
        <w:tab/>
      </w:r>
      <w:r w:rsidRPr="00E91E39">
        <w:rPr>
          <w:rFonts w:eastAsia="Times New Roman"/>
        </w:rPr>
        <w:tab/>
      </w:r>
      <w:r w:rsidRPr="00E91E39">
        <w:rPr>
          <w:rFonts w:eastAsia="Times New Roman"/>
        </w:rPr>
        <w:tab/>
      </w:r>
      <w:r w:rsidRPr="00E91E39">
        <w:rPr>
          <w:rFonts w:eastAsia="Times New Roman"/>
        </w:rPr>
        <w:tab/>
      </w:r>
      <w:r w:rsidRPr="00E91E39">
        <w:rPr>
          <w:rFonts w:eastAsia="Times New Roman"/>
        </w:rPr>
        <w:tab/>
        <w:t>(1)</w:t>
      </w:r>
    </w:p>
    <w:p w14:paraId="34CFDE65" w14:textId="77777777" w:rsidR="00EA1F03" w:rsidRDefault="00EA1F03" w:rsidP="00EA1F03"/>
    <w:p w14:paraId="259394F8" w14:textId="64998FFA" w:rsidR="00EA1F03" w:rsidRDefault="00901BB7" w:rsidP="00EA1F03">
      <w:pPr>
        <w:rPr>
          <w:szCs w:val="17"/>
          <w:lang w:val="en-US"/>
        </w:rPr>
      </w:pP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r w:rsidR="00EA1F03">
        <w:rPr>
          <w:szCs w:val="17"/>
          <w:lang w:val="en-US"/>
        </w:rPr>
        <w:fldChar w:fldCharType="begin"/>
      </w:r>
      <w:r w:rsidR="00EA1F03">
        <w:rPr>
          <w:szCs w:val="17"/>
          <w:lang w:val="en-US"/>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EA1F03">
        <w:rPr>
          <w:szCs w:val="17"/>
          <w:lang w:val="en-US"/>
        </w:rPr>
        <w:fldChar w:fldCharType="separate"/>
      </w:r>
      <w:r w:rsidR="00EA1F03">
        <w:rPr>
          <w:noProof/>
          <w:szCs w:val="17"/>
          <w:lang w:val="en-US"/>
        </w:rPr>
        <w:t>(Clewlow, 2016)</w:t>
      </w:r>
      <w:r w:rsidR="00EA1F03">
        <w:rPr>
          <w:szCs w:val="17"/>
          <w:lang w:val="en-US"/>
        </w:rPr>
        <w:fldChar w:fldCharType="end"/>
      </w:r>
    </w:p>
    <w:p w14:paraId="496CB372" w14:textId="77777777" w:rsidR="00EA1F03" w:rsidRDefault="00901BB7" w:rsidP="00EA1F03">
      <w:pPr>
        <w:jc w:val="center"/>
        <w:rPr>
          <w:b/>
          <w:bCs/>
          <w:color w:val="131413"/>
          <w:sz w:val="18"/>
          <w:szCs w:val="18"/>
        </w:rPr>
      </w:pPr>
      <w:r>
        <w:rPr>
          <w:noProof/>
          <w:lang w:val="en-US"/>
        </w:rPr>
        <w:lastRenderedPageBreak/>
        <w:pict w14:anchorId="696F47D8">
          <v:shape id="Grafikon 35" o:spid="_x0000_i1028" type="#_x0000_t75" style="width:258.1pt;height:158.9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">
            <v:imagedata r:id="rId11" o:title=""/>
            <o:lock v:ext="edit" aspectratio="f"/>
          </v:shape>
        </w:pict>
      </w:r>
    </w:p>
    <w:p w14:paraId="6A2CF38E" w14:textId="77777777" w:rsidR="00EA1F03" w:rsidRDefault="00EA1F03" w:rsidP="00EA1F03">
      <w:pPr>
        <w:pStyle w:val="Napis"/>
      </w:pPr>
    </w:p>
    <w:p w14:paraId="598871F1" w14:textId="73BA2B2E" w:rsidR="00EA1F03" w:rsidRDefault="000735D2" w:rsidP="00EA1F03">
      <w:pPr>
        <w:pStyle w:val="Tabletitle"/>
      </w:pPr>
      <w:r>
        <w:t>Slika</w:t>
      </w:r>
      <w:r w:rsidR="00EA1F03" w:rsidRPr="00EA1F03">
        <w:t xml:space="preserve"> 2: </w:t>
      </w:r>
      <w:r>
        <w:t>Vzorec</w:t>
      </w:r>
    </w:p>
    <w:p w14:paraId="65556EC3" w14:textId="23B3AF06" w:rsidR="00383E3D" w:rsidRPr="00FE5E7D" w:rsidRDefault="007B5962" w:rsidP="00383E3D">
      <w:pPr>
        <w:pStyle w:val="Napis"/>
        <w:rPr>
          <w:b w:val="0"/>
          <w:sz w:val="14"/>
          <w:szCs w:val="16"/>
        </w:rPr>
      </w:pPr>
      <w:r>
        <w:rPr>
          <w:b w:val="0"/>
          <w:sz w:val="16"/>
          <w:szCs w:val="16"/>
        </w:rPr>
        <w:t>Vir</w:t>
      </w:r>
      <w:r w:rsidR="00383E3D" w:rsidRPr="00FE5E7D">
        <w:rPr>
          <w:b w:val="0"/>
          <w:sz w:val="16"/>
          <w:szCs w:val="16"/>
        </w:rPr>
        <w:t>: https://www.um.si</w:t>
      </w:r>
    </w:p>
    <w:p w14:paraId="71911166" w14:textId="77777777" w:rsidR="00383E3D" w:rsidRPr="00EA1F03" w:rsidRDefault="00383E3D" w:rsidP="00EA1F03">
      <w:pPr>
        <w:pStyle w:val="Tabletitle"/>
      </w:pPr>
    </w:p>
    <w:p w14:paraId="6287FED8" w14:textId="77777777" w:rsidR="00EA1F03" w:rsidRPr="0007756A" w:rsidRDefault="00EA1F03" w:rsidP="00EA1F03"/>
    <w:p w14:paraId="16488B93" w14:textId="390F58F2" w:rsidR="00EA1F03" w:rsidRDefault="00901BB7" w:rsidP="00EA1F03">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r w:rsidRPr="00901BB7">
        <w:rPr>
          <w:szCs w:val="17"/>
          <w:lang w:val="en-US"/>
        </w:rPr>
        <w:t xml:space="preserve"> </w:t>
      </w:r>
      <w:r>
        <w:rPr>
          <w:szCs w:val="17"/>
          <w:lang w:val="en-US"/>
        </w:rPr>
        <w:t>Vzorčno Besedilo Vzorčno Besedilo Vzorčno Besedilo Vzorčno Besedilo Vzorčno Besedilo Vzorčno Besedilo Vzorčno.</w:t>
      </w:r>
    </w:p>
    <w:p w14:paraId="781F377A" w14:textId="77777777" w:rsidR="00EA1F03" w:rsidRDefault="00EA1F03" w:rsidP="00EA1F03"/>
    <w:p w14:paraId="60A0428C" w14:textId="77777777" w:rsidR="00EA1F03" w:rsidRDefault="00EA1F03" w:rsidP="00EA1F03"/>
    <w:p w14:paraId="7F25DF2E" w14:textId="5B26E864" w:rsidR="00EA1F03" w:rsidRPr="00AA21E8" w:rsidRDefault="00901BB7" w:rsidP="00EA1F03">
      <w:pPr>
        <w:pStyle w:val="Acknowledgements"/>
        <w:rPr>
          <w:b w:val="0"/>
          <w:bCs w:val="0"/>
        </w:rPr>
      </w:pPr>
      <w:r>
        <w:t>Zahvala</w:t>
      </w:r>
      <w:r w:rsidR="00EA1F03" w:rsidRPr="00AA21E8">
        <w:t xml:space="preserve"> (op</w:t>
      </w:r>
      <w:r>
        <w:t>cijsko</w:t>
      </w:r>
      <w:r w:rsidR="00EA1F03" w:rsidRPr="00AA21E8">
        <w:t>)</w:t>
      </w:r>
    </w:p>
    <w:p w14:paraId="6AEFDE3F" w14:textId="77777777" w:rsidR="00EA1F03" w:rsidRPr="00465B65" w:rsidRDefault="00EA1F03" w:rsidP="00EA1F03">
      <w:pPr>
        <w:pStyle w:val="Acknowledgements"/>
      </w:pPr>
    </w:p>
    <w:p w14:paraId="0F2DFE84" w14:textId="0987CE40" w:rsidR="00EA1F03" w:rsidRPr="00901BB7" w:rsidRDefault="00901BB7" w:rsidP="00EA1F03">
      <w:pPr>
        <w:pStyle w:val="Acknowledgements"/>
        <w:rPr>
          <w:b w:val="0"/>
          <w:bCs w:val="0"/>
        </w:rPr>
      </w:pPr>
      <w:r w:rsidRPr="00901BB7">
        <w:rPr>
          <w:b w:val="0"/>
          <w:bCs w:val="0"/>
          <w:szCs w:val="17"/>
        </w:rPr>
        <w:t>Vzorčno Besedilo Vzorčno Besedilo Vzorčno Besedilo Vzorčno Besedilo Vzorčno Besedilo Vzorčno Besedilo Vzorčno.</w:t>
      </w:r>
    </w:p>
    <w:p w14:paraId="7289C985" w14:textId="77777777" w:rsidR="00EA1F03" w:rsidRPr="00AA21E8" w:rsidRDefault="00EA1F03" w:rsidP="00EA1F03">
      <w:pPr>
        <w:rPr>
          <w:sz w:val="18"/>
          <w:szCs w:val="18"/>
          <w:lang w:val="en-US"/>
        </w:rPr>
      </w:pPr>
    </w:p>
    <w:p w14:paraId="2B04DCAB" w14:textId="2E74F13C" w:rsidR="00EA1F03" w:rsidRPr="00AA21E8" w:rsidRDefault="00901BB7" w:rsidP="00EA1F03">
      <w:pPr>
        <w:pStyle w:val="References"/>
        <w:rPr>
          <w:b/>
          <w:lang w:val="en-US"/>
        </w:rPr>
      </w:pPr>
      <w:r>
        <w:rPr>
          <w:b/>
          <w:lang w:val="en-US"/>
        </w:rPr>
        <w:t>Literatura</w:t>
      </w:r>
    </w:p>
    <w:p w14:paraId="74924E94" w14:textId="77777777" w:rsidR="00EA1F03" w:rsidRDefault="00EA1F03" w:rsidP="009A42F6">
      <w:pPr>
        <w:rPr>
          <w:sz w:val="18"/>
          <w:lang w:val="en-US"/>
        </w:rPr>
      </w:pPr>
    </w:p>
    <w:p w14:paraId="2BDD8864" w14:textId="77777777" w:rsidR="003822D0" w:rsidRPr="009A42F6" w:rsidRDefault="003822D0" w:rsidP="00F45575">
      <w:pPr>
        <w:spacing w:line="240" w:lineRule="auto"/>
        <w:ind w:left="567" w:hanging="567"/>
        <w:rPr>
          <w:sz w:val="18"/>
          <w:szCs w:val="18"/>
          <w:lang w:val="en-US"/>
        </w:rPr>
      </w:pPr>
      <w:r w:rsidRPr="009A42F6">
        <w:rPr>
          <w:sz w:val="18"/>
          <w:szCs w:val="18"/>
          <w:lang w:val="en-US"/>
        </w:rPr>
        <w:t>Allmér, H. (2018). Servicescape for digital wellness services for young elderly. Åbo Akademi University Press, Turku, Finland.</w:t>
      </w:r>
    </w:p>
    <w:p w14:paraId="6CC62B48" w14:textId="77777777" w:rsidR="003822D0" w:rsidRDefault="003822D0" w:rsidP="00F45575">
      <w:pPr>
        <w:spacing w:line="240" w:lineRule="auto"/>
        <w:ind w:left="567" w:hanging="567"/>
        <w:rPr>
          <w:sz w:val="18"/>
          <w:lang w:val="en-GB"/>
        </w:rPr>
      </w:pPr>
      <w:r w:rsidRPr="009A42F6">
        <w:rPr>
          <w:sz w:val="18"/>
          <w:szCs w:val="18"/>
          <w:lang w:val="en-US"/>
        </w:rPr>
        <w:t>Attig, C., Franke, T. (2020). Abandonment of personal quantification: a review and empirical study investigating reasons for wearable activity tracking attrition. Computers in Human Behavior, 102, 223-237.</w:t>
      </w:r>
    </w:p>
    <w:p w14:paraId="097769E3" w14:textId="77777777" w:rsidR="00C86579" w:rsidRPr="00A544F4" w:rsidRDefault="00C86579" w:rsidP="00EA1F03">
      <w:pPr>
        <w:pStyle w:val="Naslov2"/>
        <w:rPr>
          <w:sz w:val="20"/>
        </w:rPr>
      </w:pPr>
    </w:p>
    <w:sectPr w:rsidR="00C86579" w:rsidRPr="00A544F4" w:rsidSect="00E81687">
      <w:headerReference w:type="even" r:id="rId12"/>
      <w:headerReference w:type="default" r:id="rId13"/>
      <w:pgSz w:w="9356" w:h="13325"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25BF2" w14:textId="77777777" w:rsidR="004222F2" w:rsidRDefault="004222F2" w:rsidP="00766B7B">
      <w:pPr>
        <w:spacing w:line="240" w:lineRule="auto"/>
      </w:pPr>
      <w:r>
        <w:separator/>
      </w:r>
    </w:p>
  </w:endnote>
  <w:endnote w:type="continuationSeparator" w:id="0">
    <w:p w14:paraId="4D263418" w14:textId="77777777" w:rsidR="004222F2" w:rsidRDefault="004222F2" w:rsidP="00766B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273DF" w14:textId="77777777" w:rsidR="004222F2" w:rsidRDefault="004222F2" w:rsidP="00766B7B">
      <w:pPr>
        <w:spacing w:line="240" w:lineRule="auto"/>
      </w:pPr>
      <w:r>
        <w:separator/>
      </w:r>
    </w:p>
  </w:footnote>
  <w:footnote w:type="continuationSeparator" w:id="0">
    <w:p w14:paraId="47126E6B" w14:textId="77777777" w:rsidR="004222F2" w:rsidRDefault="004222F2" w:rsidP="00766B7B">
      <w:pPr>
        <w:spacing w:line="240" w:lineRule="auto"/>
      </w:pPr>
      <w:r>
        <w:continuationSeparator/>
      </w:r>
    </w:p>
  </w:footnote>
  <w:footnote w:id="1">
    <w:p w14:paraId="445EDD91" w14:textId="77777777" w:rsidR="00EA1F03" w:rsidRPr="00A25D20" w:rsidRDefault="00EA1F03" w:rsidP="00EA1F03">
      <w:pPr>
        <w:pStyle w:val="Sprotnaopomba-besedilo"/>
      </w:pPr>
      <w:r>
        <w:rPr>
          <w:rStyle w:val="Sprotnaopomba-sklic"/>
        </w:rPr>
        <w:footnoteRef/>
      </w:r>
      <w:r>
        <w:t xml:space="preserve"> Zakon o duševnem zdravju (ZDZdr), Uradni list RS, št. 77/200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088" w:type="dxa"/>
      <w:tblBorders>
        <w:bottom w:val="single" w:sz="4" w:space="0" w:color="auto"/>
        <w:insideH w:val="single" w:sz="4" w:space="0" w:color="auto"/>
      </w:tblBorders>
      <w:tblLook w:val="04A0" w:firstRow="1" w:lastRow="0" w:firstColumn="1" w:lastColumn="0" w:noHBand="0" w:noVBand="1"/>
    </w:tblPr>
    <w:tblGrid>
      <w:gridCol w:w="6521"/>
      <w:gridCol w:w="567"/>
    </w:tblGrid>
    <w:tr w:rsidR="00CE53EF" w:rsidRPr="002A3666" w14:paraId="4DCE1016" w14:textId="77777777" w:rsidTr="00F46F25">
      <w:trPr>
        <w:trHeight w:val="454"/>
      </w:trPr>
      <w:tc>
        <w:tcPr>
          <w:tcW w:w="6521" w:type="dxa"/>
          <w:vAlign w:val="center"/>
        </w:tcPr>
        <w:p w14:paraId="5D5C083E" w14:textId="77777777" w:rsidR="00CE53EF" w:rsidRDefault="00CE53EF" w:rsidP="00CE53EF">
          <w:pPr>
            <w:pStyle w:val="Glava"/>
            <w:ind w:left="-107"/>
            <w:jc w:val="left"/>
            <w:rPr>
              <w:i/>
              <w:sz w:val="18"/>
            </w:rPr>
          </w:pPr>
          <w:r w:rsidRPr="001E112F">
            <w:rPr>
              <w:i/>
              <w:sz w:val="18"/>
              <w:lang w:val="en-US"/>
            </w:rPr>
            <w:t>Z</w:t>
          </w:r>
          <w:r>
            <w:rPr>
              <w:i/>
              <w:sz w:val="18"/>
              <w:lang w:val="en-US"/>
            </w:rPr>
            <w:t>.</w:t>
          </w:r>
          <w:r w:rsidRPr="001E112F">
            <w:rPr>
              <w:i/>
              <w:sz w:val="18"/>
              <w:lang w:val="en-US"/>
            </w:rPr>
            <w:t xml:space="preserve"> Balantič, B</w:t>
          </w:r>
          <w:r>
            <w:rPr>
              <w:i/>
              <w:sz w:val="18"/>
              <w:lang w:val="en-US"/>
            </w:rPr>
            <w:t>.</w:t>
          </w:r>
          <w:r w:rsidRPr="001E112F">
            <w:rPr>
              <w:i/>
              <w:sz w:val="18"/>
              <w:lang w:val="en-US"/>
            </w:rPr>
            <w:t xml:space="preserve"> Balantič</w:t>
          </w:r>
          <w:r>
            <w:rPr>
              <w:i/>
              <w:sz w:val="18"/>
              <w:lang w:val="en-US"/>
            </w:rPr>
            <w:t>,</w:t>
          </w:r>
          <w:r w:rsidRPr="001E112F">
            <w:rPr>
              <w:i/>
              <w:sz w:val="18"/>
              <w:lang w:val="en-US"/>
            </w:rPr>
            <w:t xml:space="preserve"> B</w:t>
          </w:r>
          <w:r>
            <w:rPr>
              <w:i/>
              <w:sz w:val="18"/>
              <w:lang w:val="en-US"/>
            </w:rPr>
            <w:t>.</w:t>
          </w:r>
          <w:r w:rsidRPr="001E112F">
            <w:rPr>
              <w:i/>
              <w:sz w:val="18"/>
              <w:lang w:val="en-US"/>
            </w:rPr>
            <w:t xml:space="preserve"> Jarc Kova</w:t>
          </w:r>
          <w:r w:rsidRPr="001E112F">
            <w:rPr>
              <w:i/>
              <w:sz w:val="18"/>
              <w:lang w:val="en-GB"/>
            </w:rPr>
            <w:t>čič</w:t>
          </w:r>
          <w:r>
            <w:rPr>
              <w:i/>
              <w:sz w:val="18"/>
            </w:rPr>
            <w:t>:</w:t>
          </w:r>
        </w:p>
        <w:p w14:paraId="2EB51940" w14:textId="77777777" w:rsidR="00CE53EF" w:rsidRPr="001E112F" w:rsidRDefault="00CE53EF" w:rsidP="00CE53EF">
          <w:pPr>
            <w:pStyle w:val="Glava"/>
            <w:ind w:left="-107"/>
            <w:jc w:val="left"/>
            <w:rPr>
              <w:bCs/>
              <w:i/>
              <w:sz w:val="18"/>
            </w:rPr>
          </w:pPr>
          <w:r w:rsidRPr="001E112F">
            <w:rPr>
              <w:bCs/>
              <w:i/>
              <w:sz w:val="18"/>
            </w:rPr>
            <w:t>Stroškovni model uporabe energentov v času dinamičnih cenovnih razmerij in zelenega prehoda</w:t>
          </w:r>
        </w:p>
      </w:tc>
      <w:tc>
        <w:tcPr>
          <w:tcW w:w="567" w:type="dxa"/>
          <w:vAlign w:val="center"/>
        </w:tcPr>
        <w:p w14:paraId="74968736" w14:textId="77777777" w:rsidR="00CE53EF" w:rsidRPr="002A3666" w:rsidRDefault="00CE53EF" w:rsidP="00CE53EF">
          <w:pPr>
            <w:pStyle w:val="Glava"/>
            <w:ind w:right="-113"/>
            <w:jc w:val="right"/>
            <w:rPr>
              <w:sz w:val="18"/>
              <w:szCs w:val="18"/>
            </w:rPr>
          </w:pPr>
          <w:r w:rsidRPr="002A3666">
            <w:rPr>
              <w:sz w:val="18"/>
              <w:szCs w:val="18"/>
            </w:rPr>
            <w:fldChar w:fldCharType="begin"/>
          </w:r>
          <w:r w:rsidRPr="002A3666">
            <w:rPr>
              <w:sz w:val="18"/>
              <w:szCs w:val="18"/>
            </w:rPr>
            <w:instrText>PAGE   \* MERGEFORMAT</w:instrText>
          </w:r>
          <w:r w:rsidRPr="002A3666">
            <w:rPr>
              <w:sz w:val="18"/>
              <w:szCs w:val="18"/>
            </w:rPr>
            <w:fldChar w:fldCharType="separate"/>
          </w:r>
          <w:r>
            <w:rPr>
              <w:noProof/>
              <w:sz w:val="18"/>
              <w:szCs w:val="18"/>
            </w:rPr>
            <w:t>91</w:t>
          </w:r>
          <w:r w:rsidRPr="002A3666">
            <w:rPr>
              <w:sz w:val="18"/>
              <w:szCs w:val="18"/>
            </w:rPr>
            <w:fldChar w:fldCharType="end"/>
          </w:r>
        </w:p>
      </w:tc>
    </w:tr>
  </w:tbl>
  <w:p w14:paraId="3C2041E8" w14:textId="77777777" w:rsidR="00CE53EF" w:rsidRDefault="00CE53EF">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Borders>
        <w:bottom w:val="single" w:sz="4" w:space="0" w:color="auto"/>
        <w:insideH w:val="single" w:sz="4" w:space="0" w:color="auto"/>
      </w:tblBorders>
      <w:tblLook w:val="04A0" w:firstRow="1" w:lastRow="0" w:firstColumn="1" w:lastColumn="0" w:noHBand="0" w:noVBand="1"/>
    </w:tblPr>
    <w:tblGrid>
      <w:gridCol w:w="568"/>
      <w:gridCol w:w="6521"/>
    </w:tblGrid>
    <w:tr w:rsidR="00EF2ECA" w:rsidRPr="00AC5A6A" w14:paraId="09222A76" w14:textId="77777777" w:rsidTr="00C25CB2">
      <w:trPr>
        <w:trHeight w:val="454"/>
      </w:trPr>
      <w:tc>
        <w:tcPr>
          <w:tcW w:w="568" w:type="dxa"/>
          <w:vAlign w:val="center"/>
        </w:tcPr>
        <w:p w14:paraId="0F968C27" w14:textId="4FD58535" w:rsidR="00EF2ECA" w:rsidRPr="00AC5A6A" w:rsidRDefault="00EF2ECA" w:rsidP="00EF2ECA">
          <w:pPr>
            <w:pStyle w:val="Glava"/>
            <w:ind w:left="-110"/>
            <w:jc w:val="left"/>
            <w:rPr>
              <w:sz w:val="18"/>
            </w:rPr>
          </w:pPr>
          <w:r w:rsidRPr="00AC5A6A">
            <w:rPr>
              <w:sz w:val="18"/>
            </w:rPr>
            <w:fldChar w:fldCharType="begin"/>
          </w:r>
          <w:r w:rsidRPr="00AC5A6A">
            <w:rPr>
              <w:sz w:val="18"/>
            </w:rPr>
            <w:instrText>PAGE   \* MERGEFORMAT</w:instrText>
          </w:r>
          <w:r w:rsidRPr="00AC5A6A">
            <w:rPr>
              <w:sz w:val="18"/>
            </w:rPr>
            <w:fldChar w:fldCharType="separate"/>
          </w:r>
          <w:r>
            <w:rPr>
              <w:noProof/>
              <w:sz w:val="18"/>
            </w:rPr>
            <w:t>54</w:t>
          </w:r>
          <w:r w:rsidRPr="00AC5A6A">
            <w:rPr>
              <w:sz w:val="18"/>
            </w:rPr>
            <w:fldChar w:fldCharType="end"/>
          </w:r>
        </w:p>
      </w:tc>
      <w:tc>
        <w:tcPr>
          <w:tcW w:w="6521" w:type="dxa"/>
          <w:vAlign w:val="center"/>
        </w:tcPr>
        <w:p w14:paraId="1D8B6EB0" w14:textId="13D5FF0F" w:rsidR="00EF2ECA" w:rsidRPr="00B071BD" w:rsidRDefault="00EF2ECA" w:rsidP="00C25CB2">
          <w:pPr>
            <w:pStyle w:val="Glava"/>
            <w:ind w:right="36"/>
            <w:jc w:val="right"/>
            <w:rPr>
              <w:smallCaps/>
              <w:sz w:val="18"/>
            </w:rPr>
          </w:pPr>
          <w:r>
            <w:rPr>
              <w:smallCaps/>
              <w:sz w:val="18"/>
              <w:szCs w:val="16"/>
            </w:rPr>
            <w:t>43</w:t>
          </w:r>
          <w:r>
            <w:rPr>
              <w:smallCaps/>
              <w:sz w:val="18"/>
              <w:szCs w:val="16"/>
              <w:vertAlign w:val="superscript"/>
            </w:rPr>
            <w:t>RD</w:t>
          </w:r>
          <w:r w:rsidRPr="00AC5A6A">
            <w:rPr>
              <w:smallCaps/>
              <w:sz w:val="18"/>
              <w:szCs w:val="16"/>
            </w:rPr>
            <w:t xml:space="preserve"> International Conference </w:t>
          </w:r>
          <w:r>
            <w:rPr>
              <w:smallCaps/>
              <w:sz w:val="18"/>
              <w:szCs w:val="16"/>
            </w:rPr>
            <w:t>o</w:t>
          </w:r>
          <w:r w:rsidRPr="00AC5A6A">
            <w:rPr>
              <w:smallCaps/>
              <w:sz w:val="18"/>
              <w:szCs w:val="16"/>
            </w:rPr>
            <w:t xml:space="preserve">n Organizational Science Development: </w:t>
          </w:r>
          <w:r w:rsidR="00B071BD" w:rsidRPr="00B071BD">
            <w:rPr>
              <w:smallCaps/>
              <w:sz w:val="18"/>
              <w:szCs w:val="16"/>
              <w:lang w:val="en-GB"/>
            </w:rPr>
            <w:t>Green and Digital Transition - Challenge or Opportunity</w:t>
          </w:r>
        </w:p>
      </w:tc>
    </w:tr>
  </w:tbl>
  <w:p w14:paraId="1B6260A5" w14:textId="77777777" w:rsidR="00CE53EF" w:rsidRDefault="00CE53EF">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7195" w:type="dxa"/>
      <w:tblInd w:w="108" w:type="dxa"/>
      <w:tblBorders>
        <w:bottom w:val="single" w:sz="4" w:space="0" w:color="auto"/>
        <w:insideH w:val="single" w:sz="4" w:space="0" w:color="auto"/>
      </w:tblBorders>
      <w:tblLook w:val="04A0" w:firstRow="1" w:lastRow="0" w:firstColumn="1" w:lastColumn="0" w:noHBand="0" w:noVBand="1"/>
    </w:tblPr>
    <w:tblGrid>
      <w:gridCol w:w="6520"/>
      <w:gridCol w:w="675"/>
    </w:tblGrid>
    <w:tr w:rsidR="00CE53EF" w:rsidRPr="002A3666" w14:paraId="7C139225" w14:textId="77777777" w:rsidTr="005B245A">
      <w:trPr>
        <w:trHeight w:val="454"/>
      </w:trPr>
      <w:tc>
        <w:tcPr>
          <w:tcW w:w="6520" w:type="dxa"/>
          <w:vAlign w:val="center"/>
        </w:tcPr>
        <w:p w14:paraId="332CCF38" w14:textId="6B8FC30B" w:rsidR="00CE53EF" w:rsidRDefault="00CE53EF" w:rsidP="00CE53EF">
          <w:pPr>
            <w:pStyle w:val="Glava"/>
            <w:ind w:left="-107"/>
            <w:jc w:val="left"/>
            <w:rPr>
              <w:i/>
              <w:sz w:val="18"/>
            </w:rPr>
          </w:pPr>
          <w:r>
            <w:rPr>
              <w:i/>
              <w:sz w:val="18"/>
              <w:lang w:val="en-US"/>
            </w:rPr>
            <w:t>I. Priimek</w:t>
          </w:r>
          <w:r w:rsidRPr="001E112F">
            <w:rPr>
              <w:i/>
              <w:sz w:val="18"/>
              <w:lang w:val="en-US"/>
            </w:rPr>
            <w:t xml:space="preserve">, </w:t>
          </w:r>
          <w:r>
            <w:rPr>
              <w:i/>
              <w:sz w:val="18"/>
              <w:lang w:val="en-US"/>
            </w:rPr>
            <w:t>I. Priimek, I. Priimek</w:t>
          </w:r>
          <w:r>
            <w:rPr>
              <w:i/>
              <w:sz w:val="18"/>
            </w:rPr>
            <w:t>:</w:t>
          </w:r>
        </w:p>
        <w:p w14:paraId="59166E2F" w14:textId="182869B5" w:rsidR="00CE53EF" w:rsidRPr="001E112F" w:rsidRDefault="00CE53EF" w:rsidP="00CE53EF">
          <w:pPr>
            <w:pStyle w:val="Glava"/>
            <w:ind w:left="-107"/>
            <w:jc w:val="left"/>
            <w:rPr>
              <w:bCs/>
              <w:i/>
              <w:sz w:val="18"/>
            </w:rPr>
          </w:pPr>
          <w:r>
            <w:rPr>
              <w:bCs/>
              <w:i/>
              <w:sz w:val="18"/>
            </w:rPr>
            <w:t>Naslov</w:t>
          </w:r>
        </w:p>
      </w:tc>
      <w:tc>
        <w:tcPr>
          <w:tcW w:w="675" w:type="dxa"/>
          <w:vAlign w:val="center"/>
        </w:tcPr>
        <w:p w14:paraId="4C8DEEEB" w14:textId="77777777" w:rsidR="00CE53EF" w:rsidRPr="002A3666" w:rsidRDefault="00CE53EF" w:rsidP="00CE53EF">
          <w:pPr>
            <w:pStyle w:val="Glava"/>
            <w:ind w:right="-113"/>
            <w:jc w:val="right"/>
            <w:rPr>
              <w:sz w:val="18"/>
              <w:szCs w:val="18"/>
            </w:rPr>
          </w:pPr>
          <w:r w:rsidRPr="002A3666">
            <w:rPr>
              <w:sz w:val="18"/>
              <w:szCs w:val="18"/>
            </w:rPr>
            <w:fldChar w:fldCharType="begin"/>
          </w:r>
          <w:r w:rsidRPr="002A3666">
            <w:rPr>
              <w:sz w:val="18"/>
              <w:szCs w:val="18"/>
            </w:rPr>
            <w:instrText>PAGE   \* MERGEFORMAT</w:instrText>
          </w:r>
          <w:r w:rsidRPr="002A3666">
            <w:rPr>
              <w:sz w:val="18"/>
              <w:szCs w:val="18"/>
            </w:rPr>
            <w:fldChar w:fldCharType="separate"/>
          </w:r>
          <w:r>
            <w:rPr>
              <w:noProof/>
              <w:sz w:val="18"/>
              <w:szCs w:val="18"/>
            </w:rPr>
            <w:t>91</w:t>
          </w:r>
          <w:r w:rsidRPr="002A3666">
            <w:rPr>
              <w:sz w:val="18"/>
              <w:szCs w:val="18"/>
            </w:rPr>
            <w:fldChar w:fldCharType="end"/>
          </w:r>
        </w:p>
      </w:tc>
    </w:tr>
  </w:tbl>
  <w:p w14:paraId="15DAA169" w14:textId="77777777" w:rsidR="00CE53EF" w:rsidRDefault="00CE53EF">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25F44365"/>
    <w:multiLevelType w:val="hybridMultilevel"/>
    <w:tmpl w:val="5D00623E"/>
    <w:lvl w:ilvl="0" w:tplc="899A44F2">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682C3814"/>
    <w:multiLevelType w:val="hybridMultilevel"/>
    <w:tmpl w:val="199AAF04"/>
    <w:lvl w:ilvl="0" w:tplc="899A44F2">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75E81712"/>
    <w:multiLevelType w:val="hybridMultilevel"/>
    <w:tmpl w:val="934EB73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1549026257">
    <w:abstractNumId w:val="0"/>
  </w:num>
  <w:num w:numId="2" w16cid:durableId="2020696726">
    <w:abstractNumId w:val="2"/>
  </w:num>
  <w:num w:numId="3" w16cid:durableId="1678270745">
    <w:abstractNumId w:val="1"/>
  </w:num>
  <w:num w:numId="4" w16cid:durableId="14003287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doNotTrackMove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9F52B8"/>
    <w:rsid w:val="00007132"/>
    <w:rsid w:val="000539E9"/>
    <w:rsid w:val="000735D2"/>
    <w:rsid w:val="00096E30"/>
    <w:rsid w:val="00100994"/>
    <w:rsid w:val="001540ED"/>
    <w:rsid w:val="00195532"/>
    <w:rsid w:val="001D2A6E"/>
    <w:rsid w:val="001D5EB8"/>
    <w:rsid w:val="001D6AED"/>
    <w:rsid w:val="00204AD8"/>
    <w:rsid w:val="00217366"/>
    <w:rsid w:val="002214CC"/>
    <w:rsid w:val="002239D7"/>
    <w:rsid w:val="002420A8"/>
    <w:rsid w:val="002428F8"/>
    <w:rsid w:val="002561BF"/>
    <w:rsid w:val="00274B85"/>
    <w:rsid w:val="00275969"/>
    <w:rsid w:val="002A7528"/>
    <w:rsid w:val="002B051D"/>
    <w:rsid w:val="002E36CB"/>
    <w:rsid w:val="00305ECA"/>
    <w:rsid w:val="0031488A"/>
    <w:rsid w:val="00324E7E"/>
    <w:rsid w:val="00330C13"/>
    <w:rsid w:val="00336235"/>
    <w:rsid w:val="003822D0"/>
    <w:rsid w:val="00383E3D"/>
    <w:rsid w:val="003B2F60"/>
    <w:rsid w:val="003B7A07"/>
    <w:rsid w:val="00411A79"/>
    <w:rsid w:val="00412786"/>
    <w:rsid w:val="004222F2"/>
    <w:rsid w:val="00453C9A"/>
    <w:rsid w:val="00465129"/>
    <w:rsid w:val="004E2A11"/>
    <w:rsid w:val="005520DC"/>
    <w:rsid w:val="005656B5"/>
    <w:rsid w:val="00576728"/>
    <w:rsid w:val="005778E6"/>
    <w:rsid w:val="005A32BE"/>
    <w:rsid w:val="005B245A"/>
    <w:rsid w:val="005C0D6E"/>
    <w:rsid w:val="0060573B"/>
    <w:rsid w:val="00626CF8"/>
    <w:rsid w:val="00637B26"/>
    <w:rsid w:val="00645DD6"/>
    <w:rsid w:val="00646158"/>
    <w:rsid w:val="00663449"/>
    <w:rsid w:val="0067457F"/>
    <w:rsid w:val="006A2E78"/>
    <w:rsid w:val="006A3F69"/>
    <w:rsid w:val="006A4E14"/>
    <w:rsid w:val="006A607D"/>
    <w:rsid w:val="006B3259"/>
    <w:rsid w:val="006D6131"/>
    <w:rsid w:val="006E2934"/>
    <w:rsid w:val="00700B2E"/>
    <w:rsid w:val="00703063"/>
    <w:rsid w:val="00706B8E"/>
    <w:rsid w:val="00717558"/>
    <w:rsid w:val="00766B7B"/>
    <w:rsid w:val="00781FAF"/>
    <w:rsid w:val="007A69B3"/>
    <w:rsid w:val="007B5962"/>
    <w:rsid w:val="007E170A"/>
    <w:rsid w:val="007F41F3"/>
    <w:rsid w:val="00815ADF"/>
    <w:rsid w:val="00821D0A"/>
    <w:rsid w:val="008271A2"/>
    <w:rsid w:val="0087149F"/>
    <w:rsid w:val="008969AA"/>
    <w:rsid w:val="008D0986"/>
    <w:rsid w:val="00901BB7"/>
    <w:rsid w:val="00902B3F"/>
    <w:rsid w:val="009125A4"/>
    <w:rsid w:val="00921468"/>
    <w:rsid w:val="00960111"/>
    <w:rsid w:val="009625F5"/>
    <w:rsid w:val="00974DC3"/>
    <w:rsid w:val="009955B0"/>
    <w:rsid w:val="00995FB3"/>
    <w:rsid w:val="009A42F6"/>
    <w:rsid w:val="009B7011"/>
    <w:rsid w:val="009D447D"/>
    <w:rsid w:val="009D5FA7"/>
    <w:rsid w:val="009F52B8"/>
    <w:rsid w:val="00A075AE"/>
    <w:rsid w:val="00A544F4"/>
    <w:rsid w:val="00A81850"/>
    <w:rsid w:val="00AA2AC1"/>
    <w:rsid w:val="00AE6C94"/>
    <w:rsid w:val="00B071BD"/>
    <w:rsid w:val="00B42D7A"/>
    <w:rsid w:val="00B553D9"/>
    <w:rsid w:val="00BB57DC"/>
    <w:rsid w:val="00BC0447"/>
    <w:rsid w:val="00BE50B5"/>
    <w:rsid w:val="00BE62D4"/>
    <w:rsid w:val="00BE7B91"/>
    <w:rsid w:val="00C02BF3"/>
    <w:rsid w:val="00C25CB2"/>
    <w:rsid w:val="00C26408"/>
    <w:rsid w:val="00C43E93"/>
    <w:rsid w:val="00C52755"/>
    <w:rsid w:val="00C64635"/>
    <w:rsid w:val="00C7628F"/>
    <w:rsid w:val="00C86579"/>
    <w:rsid w:val="00C92D70"/>
    <w:rsid w:val="00CA77E4"/>
    <w:rsid w:val="00CB2A55"/>
    <w:rsid w:val="00CD4910"/>
    <w:rsid w:val="00CE53EF"/>
    <w:rsid w:val="00D643A8"/>
    <w:rsid w:val="00D7229F"/>
    <w:rsid w:val="00D775FB"/>
    <w:rsid w:val="00DA1807"/>
    <w:rsid w:val="00DA29A9"/>
    <w:rsid w:val="00DE0475"/>
    <w:rsid w:val="00DF6F70"/>
    <w:rsid w:val="00E03401"/>
    <w:rsid w:val="00E05477"/>
    <w:rsid w:val="00E47275"/>
    <w:rsid w:val="00E5772C"/>
    <w:rsid w:val="00E60BCD"/>
    <w:rsid w:val="00E81687"/>
    <w:rsid w:val="00EA1F03"/>
    <w:rsid w:val="00EF1D17"/>
    <w:rsid w:val="00EF2ECA"/>
    <w:rsid w:val="00F253CB"/>
    <w:rsid w:val="00F27B7C"/>
    <w:rsid w:val="00F45575"/>
    <w:rsid w:val="00F46F06"/>
    <w:rsid w:val="00FB18FB"/>
    <w:rsid w:val="00FB4392"/>
    <w:rsid w:val="00FC1608"/>
    <w:rsid w:val="00FC1E3E"/>
    <w:rsid w:val="00FC41C7"/>
    <w:rsid w:val="00FE002A"/>
    <w:rsid w:val="00FE58C9"/>
    <w:rsid w:val="00FE5E7D"/>
    <w:rsid w:val="00FF4DE2"/>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68F19CB"/>
  <w14:defaultImageDpi w14:val="330"/>
  <w15:chartTrackingRefBased/>
  <w15:docId w15:val="{59917227-9602-4909-91F8-CB7F2F62B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sl-SI" w:eastAsia="sl-SI"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625F5"/>
    <w:pPr>
      <w:spacing w:line="288" w:lineRule="auto"/>
      <w:jc w:val="both"/>
    </w:pPr>
    <w:rPr>
      <w:rFonts w:ascii="Garamond" w:hAnsi="Garamond"/>
      <w:color w:val="000000"/>
      <w:sz w:val="22"/>
      <w:szCs w:val="22"/>
      <w:lang w:eastAsia="en-US"/>
    </w:rPr>
  </w:style>
  <w:style w:type="paragraph" w:styleId="Naslov1">
    <w:name w:val="heading 1"/>
    <w:basedOn w:val="Navaden"/>
    <w:next w:val="Navaden"/>
    <w:link w:val="Naslov1Znak"/>
    <w:uiPriority w:val="9"/>
    <w:qFormat/>
    <w:rsid w:val="00902B3F"/>
    <w:pPr>
      <w:keepNext/>
      <w:keepLines/>
      <w:jc w:val="right"/>
      <w:outlineLvl w:val="0"/>
    </w:pPr>
    <w:rPr>
      <w:rFonts w:eastAsia="Times New Roman"/>
      <w:b/>
      <w:caps/>
      <w:sz w:val="28"/>
      <w:szCs w:val="32"/>
    </w:rPr>
  </w:style>
  <w:style w:type="paragraph" w:styleId="Naslov2">
    <w:name w:val="heading 2"/>
    <w:basedOn w:val="Navaden"/>
    <w:next w:val="Navaden"/>
    <w:link w:val="Naslov2Znak"/>
    <w:uiPriority w:val="9"/>
    <w:unhideWhenUsed/>
    <w:qFormat/>
    <w:rsid w:val="00B553D9"/>
    <w:pPr>
      <w:keepNext/>
      <w:keepLines/>
      <w:outlineLvl w:val="1"/>
    </w:pPr>
    <w:rPr>
      <w:rFonts w:eastAsia="Times New Roman"/>
      <w:b/>
      <w:szCs w:val="26"/>
    </w:rPr>
  </w:style>
  <w:style w:type="paragraph" w:styleId="Naslov5">
    <w:name w:val="heading 5"/>
    <w:basedOn w:val="Navaden"/>
    <w:next w:val="Navaden"/>
    <w:link w:val="Naslov5Znak"/>
    <w:uiPriority w:val="9"/>
    <w:semiHidden/>
    <w:unhideWhenUsed/>
    <w:qFormat/>
    <w:rsid w:val="005656B5"/>
    <w:pPr>
      <w:keepNext/>
      <w:keepLines/>
      <w:spacing w:before="40"/>
      <w:outlineLvl w:val="4"/>
    </w:pPr>
    <w:rPr>
      <w:rFonts w:ascii="Calibri Light" w:eastAsia="Times New Roman" w:hAnsi="Calibri Light"/>
      <w:color w:val="2E74B5"/>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NoSpacing1">
    <w:name w:val="No Spacing1"/>
    <w:uiPriority w:val="1"/>
    <w:qFormat/>
    <w:rsid w:val="00637B26"/>
    <w:rPr>
      <w:rFonts w:ascii="Garamond" w:eastAsia="Times New Roman" w:hAnsi="Garamond"/>
      <w:sz w:val="24"/>
      <w:szCs w:val="24"/>
      <w:lang w:eastAsia="en-US"/>
    </w:rPr>
  </w:style>
  <w:style w:type="table" w:styleId="Tabelamrea">
    <w:name w:val="Table Grid"/>
    <w:basedOn w:val="Navadnatabela"/>
    <w:uiPriority w:val="59"/>
    <w:rsid w:val="006461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lava">
    <w:name w:val="header"/>
    <w:aliases w:val=" Znak,Znak"/>
    <w:basedOn w:val="Navaden"/>
    <w:link w:val="GlavaZnak"/>
    <w:uiPriority w:val="99"/>
    <w:unhideWhenUsed/>
    <w:qFormat/>
    <w:rsid w:val="00766B7B"/>
    <w:pPr>
      <w:tabs>
        <w:tab w:val="center" w:pos="4536"/>
        <w:tab w:val="right" w:pos="9072"/>
      </w:tabs>
      <w:spacing w:line="240" w:lineRule="auto"/>
    </w:pPr>
  </w:style>
  <w:style w:type="character" w:customStyle="1" w:styleId="GlavaZnak">
    <w:name w:val="Glava Znak"/>
    <w:aliases w:val=" Znak Znak,Znak Znak"/>
    <w:link w:val="Glava"/>
    <w:uiPriority w:val="99"/>
    <w:rsid w:val="00766B7B"/>
    <w:rPr>
      <w:rFonts w:ascii="Garamond" w:hAnsi="Garamond"/>
      <w:color w:val="000000"/>
    </w:rPr>
  </w:style>
  <w:style w:type="paragraph" w:styleId="Noga">
    <w:name w:val="footer"/>
    <w:basedOn w:val="Navaden"/>
    <w:link w:val="NogaZnak"/>
    <w:uiPriority w:val="99"/>
    <w:unhideWhenUsed/>
    <w:rsid w:val="00766B7B"/>
    <w:pPr>
      <w:tabs>
        <w:tab w:val="center" w:pos="4536"/>
        <w:tab w:val="right" w:pos="9072"/>
      </w:tabs>
      <w:spacing w:line="240" w:lineRule="auto"/>
    </w:pPr>
  </w:style>
  <w:style w:type="character" w:customStyle="1" w:styleId="NogaZnak">
    <w:name w:val="Noga Znak"/>
    <w:link w:val="Noga"/>
    <w:uiPriority w:val="99"/>
    <w:rsid w:val="00766B7B"/>
    <w:rPr>
      <w:rFonts w:ascii="Garamond" w:hAnsi="Garamond"/>
      <w:color w:val="000000"/>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uiPriority w:val="99"/>
    <w:unhideWhenUsed/>
    <w:qFormat/>
    <w:rsid w:val="005656B5"/>
    <w:rPr>
      <w:vertAlign w:val="superscript"/>
    </w:rPr>
  </w:style>
  <w:style w:type="paragraph" w:customStyle="1" w:styleId="Style5">
    <w:name w:val="Style5"/>
    <w:basedOn w:val="Naslov5"/>
    <w:autoRedefine/>
    <w:qFormat/>
    <w:rsid w:val="005656B5"/>
    <w:pPr>
      <w:keepNext w:val="0"/>
      <w:keepLines w:val="0"/>
      <w:spacing w:before="0"/>
    </w:pPr>
    <w:rPr>
      <w:rFonts w:ascii="Garamond" w:hAnsi="Garamond"/>
      <w:bCs/>
      <w:iCs/>
      <w:color w:val="auto"/>
      <w:sz w:val="18"/>
      <w:szCs w:val="18"/>
      <w:lang w:val="en-GB"/>
    </w:rPr>
  </w:style>
  <w:style w:type="character" w:customStyle="1" w:styleId="Naslov5Znak">
    <w:name w:val="Naslov 5 Znak"/>
    <w:link w:val="Naslov5"/>
    <w:uiPriority w:val="9"/>
    <w:semiHidden/>
    <w:rsid w:val="005656B5"/>
    <w:rPr>
      <w:rFonts w:ascii="Calibri Light" w:eastAsia="Times New Roman" w:hAnsi="Calibri Light" w:cs="Times New Roman"/>
      <w:color w:val="2E74B5"/>
    </w:rPr>
  </w:style>
  <w:style w:type="character" w:customStyle="1" w:styleId="Naslov1Znak">
    <w:name w:val="Naslov 1 Znak"/>
    <w:link w:val="Naslov1"/>
    <w:uiPriority w:val="9"/>
    <w:rsid w:val="00902B3F"/>
    <w:rPr>
      <w:rFonts w:ascii="Garamond" w:eastAsia="Times New Roman" w:hAnsi="Garamond" w:cs="Times New Roman"/>
      <w:b/>
      <w:caps/>
      <w:color w:val="000000"/>
      <w:sz w:val="28"/>
      <w:szCs w:val="32"/>
    </w:rPr>
  </w:style>
  <w:style w:type="character" w:customStyle="1" w:styleId="Naslov2Znak">
    <w:name w:val="Naslov 2 Znak"/>
    <w:link w:val="Naslov2"/>
    <w:uiPriority w:val="9"/>
    <w:rsid w:val="00B553D9"/>
    <w:rPr>
      <w:rFonts w:ascii="Garamond" w:eastAsia="Times New Roman" w:hAnsi="Garamond" w:cs="Times New Roman"/>
      <w:b/>
      <w:color w:val="000000"/>
      <w:szCs w:val="26"/>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Char"/>
    <w:basedOn w:val="Navaden"/>
    <w:link w:val="Sprotnaopomba-besediloZnak"/>
    <w:uiPriority w:val="99"/>
    <w:unhideWhenUsed/>
    <w:qFormat/>
    <w:rsid w:val="006B3259"/>
    <w:pPr>
      <w:spacing w:line="240" w:lineRule="auto"/>
    </w:pPr>
    <w:rPr>
      <w:sz w:val="18"/>
      <w:szCs w:val="20"/>
    </w:rPr>
  </w:style>
  <w:style w:type="character" w:customStyle="1" w:styleId="Sprotnaopomba-besediloZnak">
    <w:name w:val="Sprotna opomba - besedilo Znak"/>
    <w:aliases w:val="Sprotna opomba - besedilo Znak Znak Znak Znak Znak Znak Znak1,Sprotna opomba - besedilo Znak4 Znak2 Znak Znak1,Sprotna opomba - besedilo Znak Znak24 Znak2 Znak Znak1,fussnote Znak1,fussnote Char Char Znak1,Char Znak1"/>
    <w:link w:val="Sprotnaopomba-besedilo"/>
    <w:uiPriority w:val="99"/>
    <w:rsid w:val="006B3259"/>
    <w:rPr>
      <w:rFonts w:ascii="Garamond" w:hAnsi="Garamond"/>
      <w:color w:val="000000"/>
      <w:sz w:val="18"/>
      <w:szCs w:val="20"/>
    </w:rPr>
  </w:style>
  <w:style w:type="paragraph" w:styleId="Napis">
    <w:name w:val="caption"/>
    <w:basedOn w:val="Navaden"/>
    <w:next w:val="Navaden"/>
    <w:uiPriority w:val="35"/>
    <w:unhideWhenUsed/>
    <w:qFormat/>
    <w:rsid w:val="00411A79"/>
    <w:pPr>
      <w:spacing w:line="240" w:lineRule="auto"/>
      <w:jc w:val="center"/>
    </w:pPr>
    <w:rPr>
      <w:b/>
      <w:iCs/>
      <w:sz w:val="18"/>
      <w:szCs w:val="18"/>
    </w:rPr>
  </w:style>
  <w:style w:type="paragraph" w:styleId="Odstavekseznama">
    <w:name w:val="List Paragraph"/>
    <w:basedOn w:val="Navaden"/>
    <w:uiPriority w:val="34"/>
    <w:qFormat/>
    <w:rsid w:val="00CB2A55"/>
    <w:pPr>
      <w:spacing w:line="240" w:lineRule="auto"/>
      <w:ind w:left="1134" w:hanging="567"/>
      <w:contextualSpacing/>
    </w:pPr>
    <w:rPr>
      <w:color w:val="auto"/>
    </w:rPr>
  </w:style>
  <w:style w:type="paragraph" w:customStyle="1" w:styleId="Literatura">
    <w:name w:val="Literatura"/>
    <w:basedOn w:val="Navaden"/>
    <w:link w:val="LiteraturaZnak"/>
    <w:qFormat/>
    <w:rsid w:val="00821D0A"/>
    <w:pPr>
      <w:widowControl w:val="0"/>
      <w:autoSpaceDE w:val="0"/>
      <w:autoSpaceDN w:val="0"/>
      <w:adjustRightInd w:val="0"/>
      <w:spacing w:line="240" w:lineRule="auto"/>
      <w:ind w:left="567" w:hanging="567"/>
    </w:pPr>
    <w:rPr>
      <w:sz w:val="20"/>
      <w:szCs w:val="18"/>
    </w:rPr>
  </w:style>
  <w:style w:type="character" w:customStyle="1" w:styleId="LiteraturaZnak">
    <w:name w:val="Literatura Znak"/>
    <w:link w:val="Literatura"/>
    <w:rsid w:val="00821D0A"/>
    <w:rPr>
      <w:rFonts w:ascii="Garamond" w:hAnsi="Garamond" w:cs="Times New Roman"/>
      <w:color w:val="000000"/>
      <w:sz w:val="20"/>
      <w:szCs w:val="18"/>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ocked/>
    <w:rsid w:val="00645DD6"/>
    <w:rPr>
      <w:rFonts w:ascii="Times New Roman" w:eastAsia="Times New Roman" w:hAnsi="Times New Roman" w:cs="Times New Roman"/>
      <w:color w:val="222222"/>
      <w:sz w:val="16"/>
      <w:szCs w:val="20"/>
      <w:lang w:val="x-none" w:eastAsia="x-none"/>
    </w:rPr>
  </w:style>
  <w:style w:type="paragraph" w:customStyle="1" w:styleId="Tabletitle">
    <w:name w:val="Table title"/>
    <w:basedOn w:val="Navaden"/>
    <w:link w:val="TabletitleChar"/>
    <w:qFormat/>
    <w:rsid w:val="00EA1F03"/>
    <w:pPr>
      <w:jc w:val="center"/>
    </w:pPr>
    <w:rPr>
      <w:b/>
      <w:sz w:val="18"/>
      <w:lang w:val="en-US"/>
    </w:rPr>
  </w:style>
  <w:style w:type="character" w:customStyle="1" w:styleId="TabletitleChar">
    <w:name w:val="Table title Char"/>
    <w:link w:val="Tabletitle"/>
    <w:rsid w:val="00EA1F03"/>
    <w:rPr>
      <w:rFonts w:ascii="Garamond" w:hAnsi="Garamond"/>
      <w:b/>
      <w:color w:val="000000"/>
      <w:sz w:val="18"/>
      <w:szCs w:val="22"/>
      <w:lang w:val="en-US" w:eastAsia="en-US"/>
    </w:rPr>
  </w:style>
  <w:style w:type="paragraph" w:customStyle="1" w:styleId="References">
    <w:name w:val="References"/>
    <w:basedOn w:val="Navaden"/>
    <w:link w:val="ReferencesChar"/>
    <w:qFormat/>
    <w:rsid w:val="00EA1F03"/>
    <w:pPr>
      <w:ind w:left="567" w:hanging="567"/>
    </w:pPr>
    <w:rPr>
      <w:sz w:val="18"/>
    </w:rPr>
  </w:style>
  <w:style w:type="character" w:customStyle="1" w:styleId="ReferencesChar">
    <w:name w:val="References Char"/>
    <w:link w:val="References"/>
    <w:rsid w:val="00EA1F03"/>
    <w:rPr>
      <w:rFonts w:ascii="Garamond" w:hAnsi="Garamond"/>
      <w:color w:val="000000"/>
      <w:sz w:val="18"/>
      <w:szCs w:val="22"/>
      <w:lang w:eastAsia="en-US"/>
    </w:rPr>
  </w:style>
  <w:style w:type="paragraph" w:customStyle="1" w:styleId="Acknowledgements">
    <w:name w:val="Acknowledgements"/>
    <w:basedOn w:val="Navaden"/>
    <w:link w:val="AcknowledgementsChar"/>
    <w:qFormat/>
    <w:rsid w:val="00EA1F03"/>
    <w:rPr>
      <w:b/>
      <w:bCs/>
      <w:color w:val="131413"/>
      <w:sz w:val="18"/>
      <w:szCs w:val="18"/>
      <w:lang w:val="en-US"/>
    </w:rPr>
  </w:style>
  <w:style w:type="character" w:customStyle="1" w:styleId="AcknowledgementsChar">
    <w:name w:val="Acknowledgements Char"/>
    <w:link w:val="Acknowledgements"/>
    <w:rsid w:val="00EA1F03"/>
    <w:rPr>
      <w:rFonts w:ascii="Garamond" w:hAnsi="Garamond"/>
      <w:b/>
      <w:bCs/>
      <w:color w:val="131413"/>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68372F71-CFF3-4C90-AC22-A1428C8A0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6</Pages>
  <Words>1483</Words>
  <Characters>8457</Characters>
  <Application>Microsoft Office Word</Application>
  <DocSecurity>0</DocSecurity>
  <Lines>70</Lines>
  <Paragraphs>1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Perša</dc:creator>
  <cp:keywords/>
  <dc:description/>
  <cp:lastModifiedBy>Aljaž Murko</cp:lastModifiedBy>
  <cp:revision>18</cp:revision>
  <dcterms:created xsi:type="dcterms:W3CDTF">2023-10-10T07:34:00Z</dcterms:created>
  <dcterms:modified xsi:type="dcterms:W3CDTF">2024-01-08T06:27:00Z</dcterms:modified>
</cp:coreProperties>
</file>